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EE13A1">
        <w:rPr>
          <w:rFonts w:asciiTheme="majorBidi" w:hAnsiTheme="majorBidi" w:cstheme="majorBidi"/>
          <w:b/>
          <w:bCs/>
          <w:sz w:val="24"/>
          <w:szCs w:val="24"/>
        </w:rPr>
        <w:t>Table S1.</w:t>
      </w:r>
      <w:r w:rsidRPr="00EE13A1">
        <w:rPr>
          <w:rFonts w:asciiTheme="majorBidi" w:hAnsiTheme="majorBidi" w:cstheme="majorBidi"/>
          <w:sz w:val="24"/>
          <w:szCs w:val="24"/>
        </w:rPr>
        <w:t xml:space="preserve"> Definitions of asthma, COPD, and ACO in included studie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56"/>
        <w:gridCol w:w="1793"/>
        <w:gridCol w:w="3983"/>
        <w:gridCol w:w="3814"/>
        <w:gridCol w:w="3130"/>
      </w:tblGrid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First author</w:t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Asthma definition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PD definition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ACO definition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Walsh LJ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lsh&lt;/Author&gt;&lt;Year&gt;1996&lt;/Year&gt;&lt;RecNum&gt;10&lt;/RecNum&gt;&lt;DisplayText&gt;[10]&lt;/DisplayText&gt;&lt;record&gt;&lt;rec-number&gt;10&lt;/rec-number&gt;&lt;foreign-keys&gt;&lt;key app="EN" db-id="vvvpwts08daaexe0esapfzpcatf5pttsv529" timestamp="1568973078"&gt;10&lt;/key&gt;&lt;/foreign-keys&gt;&lt;ref-type name="Journal Article"&gt;17&lt;/ref-type&gt;&lt;contributors&gt;&lt;authors&gt;&lt;author&gt;Walsh, LJ&lt;/author&gt;&lt;author&gt;Wong, CA&lt;/author&gt;&lt;author&gt;Cooper S&lt;/author&gt;&lt;author&gt;Guhan, AR&lt;/author&gt;&lt;author&gt;Pringle, M&lt;/author&gt;&lt;author&gt;Tattersfield, AE&lt;/author&gt;&lt;/authors&gt;&lt;/contributors&gt;&lt;titles&gt;&lt;title&gt;The prevalence of diagnosed asthma and COPD in a community population in Nottinghamshire&lt;/title&gt;&lt;secondary-title&gt;Thorax&lt;/secondary-title&gt;&lt;/titles&gt;&lt;periodical&gt;&lt;full-title&gt;Thorax&lt;/full-title&gt;&lt;/periodical&gt;&lt;pages&gt;A26&lt;/pages&gt;&lt;volume&gt;51&lt;/volume&gt;&lt;num-vols&gt;3&lt;/num-vols&gt;&lt;dates&gt;&lt;year&gt;1996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iaz-Guzman E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iaz-Guzman&lt;/Author&gt;&lt;Year&gt;2011&lt;/Year&gt;&lt;RecNum&gt;11&lt;/RecNum&gt;&lt;DisplayText&gt;[11]&lt;/DisplayText&gt;&lt;record&gt;&lt;rec-number&gt;11&lt;/rec-number&gt;&lt;foreign-keys&gt;&lt;key app="EN" db-id="vvvpwts08daaexe0esapfzpcatf5pttsv529" timestamp="1568973078"&gt;11&lt;/key&gt;&lt;/foreign-keys&gt;&lt;ref-type name="Journal Article"&gt;17&lt;/ref-type&gt;&lt;contributors&gt;&lt;authors&gt;&lt;author&gt;Diaz-Guzman, Enrique&lt;/author&gt;&lt;author&gt;Khosravi, Mehdi&lt;/author&gt;&lt;author&gt;Mannino, David M&lt;/author&gt;&lt;/authors&gt;&lt;/contributors&gt;&lt;titles&gt;&lt;title&gt;Asthma, chronic obstructive pulmonary disease, and mortality in the US population&lt;/title&gt;&lt;secondary-title&gt;COPD&lt;/secondary-title&gt;&lt;/titles&gt;&lt;periodical&gt;&lt;full-title&gt;COPD&lt;/full-title&gt;&lt;/periodical&gt;&lt;pages&gt;400-407&lt;/pages&gt;&lt;volume&gt;8&lt;/volume&gt;&lt;number&gt;6&lt;/number&gt;&lt;dates&gt;&lt;year&gt;2011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e Marco R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e Marco&lt;/Author&gt;&lt;Year&gt;2013&lt;/Year&gt;&lt;RecNum&gt;12&lt;/RecNum&gt;&lt;DisplayText&gt;[12]&lt;/DisplayText&gt;&lt;record&gt;&lt;rec-number&gt;12&lt;/rec-number&gt;&lt;foreign-keys&gt;&lt;key app="EN" db-id="vvvpwts08daaexe0esapfzpcatf5pttsv529" timestamp="1568973078"&gt;12&lt;/key&gt;&lt;/foreign-keys&gt;&lt;ref-type name="Journal Article"&gt;17&lt;/ref-type&gt;&lt;contributors&gt;&lt;authors&gt;&lt;author&gt;De Marco, Roberto&lt;/author&gt;&lt;author&gt;Pesce, Giancarlo&lt;/author&gt;&lt;author&gt;Marcon, Alessandro&lt;/author&gt;&lt;author&gt;Accordini, Simone&lt;/author&gt;&lt;author&gt;Antonicelli, Leonardo&lt;/author&gt;&lt;author&gt;Bugiani, Massimiliano&lt;/author&gt;&lt;author&gt;Casali, Lucio&lt;/author&gt;&lt;author&gt;Ferrari, Marcello&lt;/author&gt;&lt;author&gt;Nicolini, Gabriele&lt;/author&gt;&lt;author&gt;Panico, Maria Grazia&lt;/author&gt;&lt;/authors&gt;&lt;/contributors&gt;&lt;titles&gt;&lt;title&gt;The coexistence of asthma and chronic obstructive pulmonary disease (COPD): prevalence and risk factors in young, middle-aged and elderly people from the general population&lt;/title&gt;&lt;secondary-title&gt;PloS one&lt;/secondary-title&gt;&lt;/titles&gt;&lt;periodical&gt;&lt;full-title&gt;PloS one&lt;/full-title&gt;&lt;/periodical&gt;&lt;pages&gt;e62985&lt;/pages&gt;&lt;volume&gt;8&lt;/volume&gt;&lt;number&gt;5&lt;/number&gt;&lt;dates&gt;&lt;year&gt;2013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hronic bronchitis, COPD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iravitlle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iravitlles&lt;/Author&gt;&lt;Year&gt;2013&lt;/Year&gt;&lt;RecNum&gt;13&lt;/RecNum&gt;&lt;DisplayText&gt;[13]&lt;/DisplayText&gt;&lt;record&gt;&lt;rec-number&gt;13&lt;/rec-number&gt;&lt;foreign-keys&gt;&lt;key app="EN" db-id="vvvpwts08daaexe0esapfzpcatf5pttsv529" timestamp="1568973078"&gt;13&lt;/key&gt;&lt;/foreign-keys&gt;&lt;ref-type name="Journal Article"&gt;17&lt;/ref-type&gt;&lt;contributors&gt;&lt;authors&gt;&lt;author&gt;Miravitlles, Marc&lt;/author&gt;&lt;author&gt;Soriano, Joan B&lt;/author&gt;&lt;author&gt;Ancochea, Julio&lt;/author&gt;&lt;author&gt;Munoz, Luis&lt;/author&gt;&lt;author&gt;Duran-Tauleria, Enric&lt;/author&gt;&lt;author&gt;Sánchez, Guadalupe&lt;/author&gt;&lt;author&gt;Sobradillo, Víctor&lt;/author&gt;&lt;author&gt;García-Río, Francisco&lt;/author&gt;&lt;/authors&gt;&lt;/contributors&gt;&lt;titles&gt;&lt;title&gt;Characterisation of the overlap COPD–asthma phenotype. Focus on physical activity and health status&lt;/title&gt;&lt;secondary-title&gt;Respir Med&lt;/secondary-title&gt;&lt;/titles&gt;&lt;periodical&gt;&lt;full-title&gt;Respir Med&lt;/full-title&gt;&lt;/periodical&gt;&lt;pages&gt;1053-1060&lt;/pages&gt;&lt;volume&gt;107&lt;/volume&gt;&lt;number&gt;7&lt;/number&gt;&lt;dates&gt;&lt;year&gt;2013&lt;/year&gt;&lt;/dates&gt;&lt;isbn&gt;0954-6111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Menezes AM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enezes&lt;/Author&gt;&lt;Year&gt;2014&lt;/Year&gt;&lt;RecNum&gt;14&lt;/RecNum&gt;&lt;DisplayText&gt;[14]&lt;/DisplayText&gt;&lt;record&gt;&lt;rec-number&gt;14&lt;/rec-number&gt;&lt;foreign-keys&gt;&lt;key app="EN" db-id="vvvpwts08daaexe0esapfzpcatf5pttsv529" timestamp="1568973078"&gt;14&lt;/key&gt;&lt;/foreign-keys&gt;&lt;ref-type name="Journal Article"&gt;17&lt;/ref-type&gt;&lt;contributors&gt;&lt;authors&gt;&lt;author&gt;Menezes, Ana Maria B&lt;/author&gt;&lt;author&gt;de Oca, Maria Montes&lt;/author&gt;&lt;author&gt;Pérez-Padilla, Rogelio&lt;/author&gt;&lt;author&gt;Nadeau, Gilbert&lt;/author&gt;&lt;author&gt;Wehrmeister, Fernando César&lt;/author&gt;&lt;author&gt;Lopez-Varela, Maria Victorina&lt;/author&gt;&lt;author&gt;Muiño, Adriana&lt;/author&gt;&lt;author&gt;Jardim, José Roberto B&lt;/author&gt;&lt;author&gt;Valdivia, Gonzalo&lt;/author&gt;&lt;author&gt;Tálamo, Carlos&lt;/author&gt;&lt;/authors&gt;&lt;/contributors&gt;&lt;titles&gt;&lt;title&gt;Increased risk of exacerbation and hospitalization in subjects with an overlap phenotype: COPD-asthma&lt;/title&gt;&lt;secondary-title&gt;Chest&lt;/secondary-title&gt;&lt;/titles&gt;&lt;periodical&gt;&lt;full-title&gt;Chest&lt;/full-title&gt;&lt;/periodical&gt;&lt;pages&gt;297-304&lt;/pages&gt;&lt;volume&gt;145&lt;/volume&gt;&lt;number&gt;2&lt;/number&gt;&lt;dates&gt;&lt;year&gt;2014&lt;/year&gt;&lt;/dates&gt;&lt;isbn&gt;0012-369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Report of wheezing in the last 12 months and</w:t>
            </w:r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increase in FEV1 or FVC of 200 mL and 12%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Pleasants R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leasants&lt;/Author&gt;&lt;Year&gt;2014&lt;/Year&gt;&lt;RecNum&gt;15&lt;/RecNum&gt;&lt;DisplayText&gt;[15]&lt;/DisplayText&gt;&lt;record&gt;&lt;rec-number&gt;15&lt;/rec-number&gt;&lt;foreign-keys&gt;&lt;key app="EN" db-id="vvvpwts08daaexe0esapfzpcatf5pttsv529" timestamp="1568973078"&gt;15&lt;/key&gt;&lt;/foreign-keys&gt;&lt;ref-type name="Journal Article"&gt;17&lt;/ref-type&gt;&lt;contributors&gt;&lt;authors&gt;&lt;author&gt;Pleasants, Roy A&lt;/author&gt;&lt;author&gt;Ohar, Jill A&lt;/author&gt;&lt;author&gt;Croft, Janet B&lt;/author&gt;&lt;author&gt;Liu, Yong&lt;/author&gt;&lt;author&gt;Kraft, Monica&lt;/author&gt;&lt;author&gt;Mannino, David M&lt;/author&gt;&lt;author&gt;Donohue, James F&lt;/author&gt;&lt;author&gt;Herrick, Harry L&lt;/author&gt;&lt;/authors&gt;&lt;/contributors&gt;&lt;titles&gt;&lt;title&gt;Chronic obstructive pulmonary disease and asthma–patient characteristics and health impairment&lt;/title&gt;&lt;secondary-title&gt;COPD&lt;/secondary-title&gt;&lt;/titles&gt;&lt;periodical&gt;&lt;full-title&gt;COPD&lt;/full-title&gt;&lt;/periodical&gt;&lt;pages&gt;256-266&lt;/pages&gt;&lt;volume&gt;11&lt;/volume&gt;&lt;number&gt;3&lt;/number&gt;&lt;dates&gt;&lt;year&gt;2014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,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Lindström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I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Lindström&lt;/Author&gt;&lt;Year&gt;2015&lt;/Year&gt;&lt;RecNum&gt;16&lt;/RecNum&gt;&lt;DisplayText&gt;[16]&lt;/DisplayText&gt;&lt;record&gt;&lt;rec-number&gt;16&lt;/rec-number&gt;&lt;foreign-keys&gt;&lt;key app="EN" db-id="vvvpwts08daaexe0esapfzpcatf5pttsv529" timestamp="1568973078"&gt;16&lt;/key&gt;&lt;/foreign-keys&gt;&lt;ref-type name="Journal Article"&gt;17&lt;/ref-type&gt;&lt;contributors&gt;&lt;authors&gt;&lt;author&gt;Lindström, Irmeli&lt;/author&gt;&lt;author&gt;Luukkonen, Ritva&lt;/author&gt;&lt;author&gt;Vasankari, Tuula&lt;/author&gt;&lt;author&gt;Kanervisto, Merja&lt;/author&gt;&lt;author&gt;Heliövaara, Markku&lt;/author&gt;&lt;author&gt;Kainu, Annette&lt;/author&gt;&lt;author&gt;Pallasaho, Paula&lt;/author&gt;&lt;/authors&gt;&lt;/contributors&gt;&lt;titles&gt;&lt;title&gt;Asthma, COPD and the risk of disability pension-11 year register-based follow-up study&lt;/title&gt;&lt;secondary-title&gt;Eur Respir J&lt;/secondary-title&gt;&lt;/titles&gt;&lt;periodical&gt;&lt;full-title&gt;Eur Respir J&lt;/full-title&gt;&lt;/periodical&gt;&lt;pages&gt;PA356&lt;/pages&gt;&lt;volume&gt;46&lt;/volume&gt;&lt;dates&gt;&lt;year&gt;2015&lt;/year&gt;&lt;/dates&gt;&lt;isbn&gt;0903-1936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ratio of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ing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hyperlink r:id="rId5" w:history="1">
              <w:r w:rsidRPr="00EE13A1">
                <w:rPr>
                  <w:rFonts w:asciiTheme="majorBidi" w:hAnsiTheme="majorBidi" w:cstheme="majorBidi"/>
                  <w:sz w:val="24"/>
                  <w:szCs w:val="24"/>
                </w:rPr>
                <w:t>van Boven JF</w:t>
              </w:r>
            </w:hyperlink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van Boven&lt;/Author&gt;&lt;Year&gt;2016&lt;/Year&gt;&lt;RecNum&gt;17&lt;/RecNum&gt;&lt;DisplayText&gt;[17]&lt;/DisplayText&gt;&lt;record&gt;&lt;rec-number&gt;17&lt;/rec-number&gt;&lt;foreign-keys&gt;&lt;key app="EN" db-id="vvvpwts08daaexe0esapfzpcatf5pttsv529" timestamp="1568973078"&gt;17&lt;/key&gt;&lt;/foreign-keys&gt;&lt;ref-type name="Journal Article"&gt;17&lt;/ref-type&gt;&lt;contributors&gt;&lt;authors&gt;&lt;author&gt;van Boven, Job FM&lt;/author&gt;&lt;author&gt;Román-Rodríguez, Miguel&lt;/author&gt;&lt;author&gt;Palmer, Josep F&lt;/author&gt;&lt;author&gt;Toledo-Pons, Núria&lt;/author&gt;&lt;author&gt;Cosío, Borja G&lt;/author&gt;&lt;author&gt;Soriano, Joan B&lt;/author&gt;&lt;/authors&gt;&lt;/contributors&gt;&lt;titles&gt;&lt;title&gt;Comorbidome, pattern, and impact of asthma-COPD overlap syndrome in real life&lt;/title&gt;&lt;secondary-title&gt;Chest&lt;/secondary-title&gt;&lt;/titles&gt;&lt;periodical&gt;&lt;full-title&gt;Chest&lt;/full-title&gt;&lt;/periodical&gt;&lt;pages&gt;1011-1020&lt;/pages&gt;&lt;volume&gt;149&lt;/volume&gt;&lt;number&gt;4&lt;/number&gt;&lt;dates&gt;&lt;year&gt;2016&lt;/year&gt;&lt;/dates&gt;&lt;isbn&gt;0012-369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7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asthma (ICD-9 code: 493)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asthma (ICD-9 codes: 491, 492 and/or 496)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umbhar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umbhare&lt;/Author&gt;&lt;Year&gt;2016&lt;/Year&gt;&lt;RecNum&gt;18&lt;/RecNum&gt;&lt;DisplayText&gt;[18]&lt;/DisplayText&gt;&lt;record&gt;&lt;rec-number&gt;18&lt;/rec-number&gt;&lt;foreign-keys&gt;&lt;key app="EN" db-id="vvvpwts08daaexe0esapfzpcatf5pttsv529" timestamp="1568973078"&gt;18&lt;/key&gt;&lt;/foreign-keys&gt;&lt;ref-type name="Journal Article"&gt;17&lt;/ref-type&gt;&lt;contributors&gt;&lt;authors&gt;&lt;author&gt;Kumbhare, Suchit&lt;/author&gt;&lt;author&gt;Pleasants, Roy&lt;/author&gt;&lt;author&gt;Ohar, Jill A&lt;/author&gt;&lt;author&gt;Strange, Charlie&lt;/author&gt;&lt;/authors&gt;&lt;/contributors&gt;&lt;titles&gt;&lt;title&gt;Characteristics and prevalence of asthma/chronic obstructive pulmonary disease overlap in the United States&lt;/title&gt;&lt;secondary-title&gt;Ann Am Thorac Soc&lt;/secondary-title&gt;&lt;/titles&gt;&lt;periodical&gt;&lt;full-title&gt;Ann Am Thorac Soc&lt;/full-title&gt;&lt;/periodical&gt;&lt;pages&gt;803-810&lt;/pages&gt;&lt;volume&gt;13&lt;/volume&gt;&lt;number&gt;6&lt;/number&gt;&lt;dates&gt;&lt;year&gt;2016&lt;/year&gt;&lt;/dates&gt;&lt;isbn&gt;2329-693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8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,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ing 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ing&lt;/Author&gt;&lt;Year&gt;2016&lt;/Year&gt;&lt;RecNum&gt;19&lt;/RecNum&gt;&lt;DisplayText&gt;[19]&lt;/DisplayText&gt;&lt;record&gt;&lt;rec-number&gt;19&lt;/rec-number&gt;&lt;foreign-keys&gt;&lt;key app="EN" db-id="vvvpwts08daaexe0esapfzpcatf5pttsv529" timestamp="1568973078"&gt;19&lt;/key&gt;&lt;/foreign-keys&gt;&lt;ref-type name="Journal Article"&gt;17&lt;/ref-type&gt;&lt;contributors&gt;&lt;authors&gt;&lt;author&gt;Ding, Bo&lt;/author&gt;&lt;author&gt;DiBonaventura, Marco&lt;/author&gt;&lt;author&gt;Karlsson, Niklas&lt;/author&gt;&lt;author&gt;Ling, Xia&lt;/author&gt;&lt;/authors&gt;&lt;/contributors&gt;&lt;titles&gt;&lt;title&gt;Asthma-chronic obstructive pulmonary disease overlap syndrome in the urban Chinese population: prevalence and disease burden using the 2010, 2012, and 2013 China National Health and Wellness Surveys&lt;/title&gt;&lt;secondary-title&gt;Int J Chron Obstruct Pulmon Dis&lt;/secondary-title&gt;&lt;/titles&gt;&lt;periodical&gt;&lt;full-title&gt;Int J Chron Obstruct Pulmon Dis&lt;/full-title&gt;&lt;/periodical&gt;&lt;pages&gt;1139-1150&lt;/pages&gt;&lt;volume&gt;11&lt;/volume&gt;&lt;dates&gt;&lt;year&gt;2016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9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,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Bonte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TN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onten&lt;/Author&gt;&lt;Year&gt;2017&lt;/Year&gt;&lt;RecNum&gt;20&lt;/RecNum&gt;&lt;DisplayText&gt;[20]&lt;/DisplayText&gt;&lt;record&gt;&lt;rec-number&gt;20&lt;/rec-number&gt;&lt;foreign-keys&gt;&lt;key app="EN" db-id="vvvpwts08daaexe0esapfzpcatf5pttsv529" timestamp="1568973078"&gt;20&lt;/key&gt;&lt;/foreign-keys&gt;&lt;ref-type name="Journal Article"&gt;17&lt;/ref-type&gt;&lt;contributors&gt;&lt;authors&gt;&lt;author&gt;Bonten, Tobias N&lt;/author&gt;&lt;author&gt;Kasteleyn, Marise J&lt;/author&gt;&lt;author&gt;de Mutsert, Renee&lt;/author&gt;&lt;author&gt;Hiemstra, Pieter S&lt;/author&gt;&lt;author&gt;Rosendaal, Frits R&lt;/author&gt;&lt;author&gt;Chavannes, Niels H&lt;/author&gt;&lt;author&gt;Slats, Annelies M&lt;/author&gt;&lt;author&gt;Taube, Christian&lt;/author&gt;&lt;/authors&gt;&lt;/contributors&gt;&lt;titles&gt;&lt;title&gt;Defining asthma–COPD overlap syndrome: a population-based study&lt;/title&gt;&lt;secondary-title&gt;Eur Respir J&lt;/secondary-title&gt;&lt;/titles&gt;&lt;periodical&gt;&lt;full-title&gt;Eur Respir J&lt;/full-title&gt;&lt;/periodical&gt;&lt;pages&gt;1602008&lt;/pages&gt;&lt;volume&gt;49&lt;/volume&gt;&lt;number&gt;5&lt;/number&gt;&lt;dates&gt;&lt;year&gt;2017&lt;/year&gt;&lt;/dates&gt;&lt;isbn&gt;0903-1936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Self-reporting in baseline questionnaires or by ICPC codes in the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primary care EMR (code R96).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 xml:space="preserve">Self-reporting in baseline questionnaires or by ICPC codes in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the primary care EMR (code R95)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 xml:space="preserve">Presence of Asthma and COPD in the EMR,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questionnaires, and lung function (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/FVC and </w:t>
            </w: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FeNO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>), or a combination of these.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12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annino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D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annino&lt;/Author&gt;&lt;Year&gt;2017&lt;/Year&gt;&lt;RecNum&gt;21&lt;/RecNum&gt;&lt;DisplayText&gt;[21]&lt;/DisplayText&gt;&lt;record&gt;&lt;rec-number&gt;21&lt;/rec-number&gt;&lt;foreign-keys&gt;&lt;key app="EN" db-id="vvvpwts08daaexe0esapfzpcatf5pttsv529" timestamp="1568973078"&gt;21&lt;/key&gt;&lt;/foreign-keys&gt;&lt;ref-type name="Journal Article"&gt;17&lt;/ref-type&gt;&lt;contributors&gt;&lt;authors&gt;&lt;author&gt;Mannino, David M&lt;/author&gt;&lt;author&gt;Gan, Wen Qi&lt;/author&gt;&lt;author&gt;Wurst, Keele&lt;/author&gt;&lt;author&gt;Davis, Kourtney J&lt;/author&gt;&lt;/authors&gt;&lt;/contributors&gt;&lt;titles&gt;&lt;title&gt;Asthma and chronic obstructive pulmonary disease overlap: the effect of definitions on measures of burden&lt;/title&gt;&lt;secondary-title&gt;Chronic Obstr Pulm Dis&lt;/secondary-title&gt;&lt;/titles&gt;&lt;periodical&gt;&lt;full-title&gt;Chronic Obstr Pulm Dis&lt;/full-title&gt;&lt;/periodical&gt;&lt;pages&gt;87-96&lt;/pages&gt;&lt;volume&gt;4&lt;/volume&gt;&lt;number&gt;2&lt;/number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 and current asthma.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Kim J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im&lt;/Author&gt;&lt;Year&gt;2017&lt;/Year&gt;&lt;RecNum&gt;22&lt;/RecNum&gt;&lt;DisplayText&gt;[22]&lt;/DisplayText&gt;&lt;record&gt;&lt;rec-number&gt;22&lt;/rec-number&gt;&lt;foreign-keys&gt;&lt;key app="EN" db-id="vvvpwts08daaexe0esapfzpcatf5pttsv529" timestamp="1568973079"&gt;22&lt;/key&gt;&lt;/foreign-keys&gt;&lt;ref-type name="Journal Article"&gt;17&lt;/ref-type&gt;&lt;contributors&gt;&lt;authors&gt;&lt;author&gt;Kim, Jinhee&lt;/author&gt;&lt;author&gt;Kim, Young Sam&lt;/author&gt;&lt;author&gt;Kim, Kyungjoo&lt;/author&gt;&lt;author&gt;Oh, Yeon-Mok&lt;/author&gt;&lt;author&gt;Yoo, Kwang Ha&lt;/author&gt;&lt;author&gt;Rhee, Chin Kook&lt;/author&gt;&lt;author&gt;Lee, Jin Hwa&lt;/author&gt;&lt;/authors&gt;&lt;/contributors&gt;&lt;titles&gt;&lt;title&gt;Socioeconomic impact of asthma, chronic obstructive pulmonary disease and asthma-COPD overlap syndrome&lt;/title&gt;&lt;secondary-title&gt;J Thorac Dis&lt;/secondary-title&gt;&lt;/titles&gt;&lt;periodical&gt;&lt;full-title&gt;J Thorac Dis&lt;/full-title&gt;&lt;/periodical&gt;&lt;pages&gt;1547&lt;/pages&gt;&lt;volume&gt;9&lt;/volume&gt;&lt;number&gt;6&lt;/number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experiencing</w:t>
            </w:r>
            <w:proofErr w:type="gram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wheezing during the twelve months prior to the survey.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ing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 and experiencing wheezing during the twelve months prior to the survey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Ferrant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G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Ferrante&lt;/Author&gt;&lt;Year&gt;2017&lt;/Year&gt;&lt;RecNum&gt;23&lt;/RecNum&gt;&lt;DisplayText&gt;[23]&lt;/DisplayText&gt;&lt;record&gt;&lt;rec-number&gt;23&lt;/rec-number&gt;&lt;foreign-keys&gt;&lt;key app="EN" db-id="vvvpwts08daaexe0esapfzpcatf5pttsv529" timestamp="1568973079"&gt;23&lt;/key&gt;&lt;/foreign-keys&gt;&lt;ref-type name="Journal Article"&gt;17&lt;/ref-type&gt;&lt;contributors&gt;&lt;authors&gt;&lt;author&gt;Ferrante, Gianluigi&lt;/author&gt;&lt;author&gt;Baldissera, Sandro&lt;/author&gt;&lt;author&gt;Campostrini, Stefano&lt;/author&gt;&lt;/authors&gt;&lt;/contributors&gt;&lt;titles&gt;&lt;title&gt;Epidemiology of chronic respiratory diseases and associated factors in the adult Italian population&lt;/title&gt;&lt;secondary-title&gt;Eur J Public Health&lt;/secondary-title&gt;&lt;/titles&gt;&lt;periodical&gt;&lt;full-title&gt;Eur J Public Health&lt;/full-title&gt;&lt;/periodical&gt;&lt;pages&gt;1110-1116&lt;/pages&gt;&lt;volume&gt;27&lt;/volume&gt;&lt;number&gt;6&lt;/number&gt;&lt;dates&gt;&lt;year&gt;2017&lt;/year&gt;&lt;/dates&gt;&lt;isbn&gt;1101-126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hronic</w:t>
            </w:r>
          </w:p>
          <w:p w:rsidR="00B638A1" w:rsidRPr="00EE13A1" w:rsidRDefault="00B638A1" w:rsidP="0001064E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bronchitis, emphysema or respiratory failure (COPD)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Bui D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ui&lt;/Author&gt;&lt;Year&gt;2017&lt;/Year&gt;&lt;RecNum&gt;24&lt;/RecNum&gt;&lt;DisplayText&gt;[24]&lt;/DisplayText&gt;&lt;record&gt;&lt;rec-number&gt;24&lt;/rec-number&gt;&lt;foreign-keys&gt;&lt;key app="EN" db-id="vvvpwts08daaexe0esapfzpcatf5pttsv529" timestamp="1568973079"&gt;24&lt;/key&gt;&lt;/foreign-keys&gt;&lt;ref-type name="Journal Article"&gt;17&lt;/ref-type&gt;&lt;contributors&gt;&lt;authors&gt;&lt;author&gt;Bui, Dinh S&lt;/author&gt;&lt;author&gt;Burgess, John A&lt;/author&gt;&lt;author&gt;Lowe, Adrian J&lt;/author&gt;&lt;author&gt;Perret, Jennifer L&lt;/author&gt;&lt;author&gt;Lodge, Caroline J&lt;/author&gt;&lt;author&gt;Bui, Minh&lt;/author&gt;&lt;author&gt;Morrison, Stephen&lt;/author&gt;&lt;author&gt;Thompson, Bruce R&lt;/author&gt;&lt;author&gt;Thomas, Paul S&lt;/author&gt;&lt;author&gt;Giles, Graham G&lt;/author&gt;&lt;/authors&gt;&lt;/contributors&gt;&lt;titles&gt;&lt;title&gt;Childhood lung function predicts adult chronic obstructive pulmonary disease and asthma–chronic obstructive pulmonary disease overlap syndrome&lt;/title&gt;&lt;secondary-title&gt;Am J Respir Crit Care Med&lt;/secondary-title&gt;&lt;/titles&gt;&lt;periodical&gt;&lt;full-title&gt;Am J Respir Crit Care Med&lt;/full-title&gt;&lt;/periodical&gt;&lt;pages&gt;39-46&lt;/pages&gt;&lt;volume&gt;196&lt;/volume&gt;&lt;number&gt;1&lt;/number&gt;&lt;dates&gt;&lt;year&gt;2017&lt;/year&gt;&lt;/dates&gt;&lt;isbn&gt;1073-449X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ing a positive response to the question</w:t>
            </w:r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“</w:t>
            </w:r>
            <w:proofErr w:type="gram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e</w:t>
            </w:r>
            <w:proofErr w:type="gram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you ever had asthma?” plus any asthma symptom or asthma medication use in the last 12 months.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 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less than the Global Lung Initiative lower limit of normal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Baarne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C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aarnes&lt;/Author&gt;&lt;Year&gt;2017&lt;/Year&gt;&lt;RecNum&gt;25&lt;/RecNum&gt;&lt;DisplayText&gt;[25]&lt;/DisplayText&gt;&lt;record&gt;&lt;rec-number&gt;25&lt;/rec-number&gt;&lt;foreign-keys&gt;&lt;key app="EN" db-id="vvvpwts08daaexe0esapfzpcatf5pttsv529" timestamp="1568973079"&gt;25&lt;/key&gt;&lt;/foreign-keys&gt;&lt;ref-type name="Journal Article"&gt;17&lt;/ref-type&gt;&lt;contributors&gt;&lt;authors&gt;&lt;author&gt;Baarnes, Camilla Boslev&lt;/author&gt;&lt;author&gt;Andersen, Zorana Jovanovic&lt;/author&gt;&lt;author&gt;Tjønneland, Anne&lt;/author&gt;&lt;author&gt;Ulrik, Charlotte Suppli&lt;/author&gt;&lt;/authors&gt;&lt;/contributors&gt;&lt;titles&gt;&lt;title&gt;Incidence and long-term outcome of severe asthma–COPD overlap compared to asthma and COPD alone: a 35-year prospective study of 57,053 middle-aged adults&lt;/title&gt;&lt;secondary-title&gt;Int J Chron Obstruct Pulmon Dis&lt;/secondary-title&gt;&lt;/titles&gt;&lt;periodical&gt;&lt;full-title&gt;Int J Chron Obstruct Pulmon Dis&lt;/full-title&gt;&lt;/periodical&gt;&lt;pages&gt;571-579&lt;/pages&gt;&lt;volume&gt;12&lt;/volume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ICD-10 codes DJ45–46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ICD-10 codes DJ40–44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ing at least one hospital admission for asthma together with at least one admission for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endzerska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T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endzerska&lt;/Author&gt;&lt;Year&gt;2017&lt;/Year&gt;&lt;RecNum&gt;26&lt;/RecNum&gt;&lt;DisplayText&gt;[26]&lt;/DisplayText&gt;&lt;record&gt;&lt;rec-number&gt;26&lt;/rec-number&gt;&lt;foreign-keys&gt;&lt;key app="EN" db-id="vvvpwts08daaexe0esapfzpcatf5pttsv529" timestamp="1568973079"&gt;26&lt;/key&gt;&lt;/foreign-keys&gt;&lt;ref-type name="Journal Article"&gt;17&lt;/ref-type&gt;&lt;contributors&gt;&lt;authors&gt;&lt;author&gt;Kendzerska, Tetyana&lt;/author&gt;&lt;author&gt;Sadatsafavi, Mohsen&lt;/author&gt;&lt;author&gt;Aaron, Shawn D&lt;/author&gt;&lt;author&gt;To, Teresa M&lt;/author&gt;&lt;author&gt;Lougheed, M Diane&lt;/author&gt;&lt;author&gt;FitzGerald, J Mark&lt;/author&gt;&lt;author&gt;Gershon, Andrea S&lt;/author&gt;&lt;author&gt;Canadian Respiratory Research Network&lt;/author&gt;&lt;/authors&gt;&lt;/contributors&gt;&lt;titles&gt;&lt;title&gt;Concurrent physician-diagnosed asthma and chronic obstructive pulmonary disease: a population study of prevalence, incidence and mortality&lt;/title&gt;&lt;secondary-title&gt;PloS one&lt;/secondary-title&gt;&lt;/titles&gt;&lt;periodical&gt;&lt;full-title&gt;PloS one&lt;/full-title&gt;&lt;/periodical&gt;&lt;pages&gt;e0173830&lt;/pages&gt;&lt;volume&gt;12&lt;/volume&gt;&lt;number&gt;3&lt;/number&gt;&lt;dates&gt;&lt;year&gt;2017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COPD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hysician-confirmed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Senthilselva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enthilselvan&lt;/Author&gt;&lt;Year&gt;2018&lt;/Year&gt;&lt;RecNum&gt;27&lt;/RecNum&gt;&lt;DisplayText&gt;[27]&lt;/DisplayText&gt;&lt;record&gt;&lt;rec-number&gt;27&lt;/rec-number&gt;&lt;foreign-keys&gt;&lt;key app="EN" db-id="vvvpwts08daaexe0esapfzpcatf5pttsv529" timestamp="1568973079"&gt;27&lt;/key&gt;&lt;/foreign-keys&gt;&lt;ref-type name="Journal Article"&gt;17&lt;/ref-type&gt;&lt;contributors&gt;&lt;authors&gt;&lt;author&gt;Senthilselvan, Ambikaipakan&lt;/author&gt;&lt;author&gt;Beach, Jeremy&lt;/author&gt;&lt;/authors&gt;&lt;/contributors&gt;&lt;titles&gt;&lt;title&gt;Characteristics of asthma and COPD overlap syndrome (ACOS) in the Canadian population&lt;/title&gt;&lt;secondary-title&gt;J Asthma&lt;/secondary-title&gt;&lt;/titles&gt;&lt;periodical&gt;&lt;full-title&gt;J Asthma&lt;/full-title&gt;&lt;/periodical&gt;&lt;pages&gt;1-9&lt;/pages&gt;&lt;dates&gt;&lt;year&gt;2018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7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,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19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Henrikse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H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Henriksen&lt;/Author&gt;&lt;Year&gt;2018&lt;/Year&gt;&lt;RecNum&gt;28&lt;/RecNum&gt;&lt;DisplayText&gt;[28]&lt;/DisplayText&gt;&lt;record&gt;&lt;rec-number&gt;28&lt;/rec-number&gt;&lt;foreign-keys&gt;&lt;key app="EN" db-id="vvvpwts08daaexe0esapfzpcatf5pttsv529" timestamp="1568973079"&gt;28&lt;/key&gt;&lt;/foreign-keys&gt;&lt;ref-type name="Journal Article"&gt;17&lt;/ref-type&gt;&lt;contributors&gt;&lt;authors&gt;&lt;author&gt;Henriksen, Anne H&lt;/author&gt;&lt;author&gt;Langhammer, Arnulf&lt;/author&gt;&lt;author&gt;Steinshamn, Sigurd&lt;/author&gt;&lt;author&gt;Mai, Xiao-Mei&lt;/author&gt;&lt;author&gt;Brumpton, Ben M&lt;/author&gt;&lt;/authors&gt;&lt;/contributors&gt;&lt;titles&gt;&lt;title&gt;The Prevalence and Symptom Profile of Asthma–COPD Overlap: The HUNT Study&lt;/title&gt;&lt;secondary-title&gt;COPD&lt;/secondary-title&gt;&lt;/titles&gt;&lt;periodical&gt;&lt;full-title&gt;COPD&lt;/full-title&gt;&lt;/periodical&gt;&lt;pages&gt;27-35&lt;/pages&gt;&lt;volume&gt;15&lt;/volume&gt;&lt;number&gt;1&lt;/number&gt;&lt;dates&gt;&lt;year&gt;2018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8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re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 and pre- bronchodilator FEV1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/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FVC &lt; 0.70.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Ekerljung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L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Ekerljung&lt;/Author&gt;&lt;Year&gt;2018&lt;/Year&gt;&lt;RecNum&gt;29&lt;/RecNum&gt;&lt;DisplayText&gt;[29]&lt;/DisplayText&gt;&lt;record&gt;&lt;rec-number&gt;29&lt;/rec-number&gt;&lt;foreign-keys&gt;&lt;key app="EN" db-id="vvvpwts08daaexe0esapfzpcatf5pttsv529" timestamp="1568973079"&gt;29&lt;/key&gt;&lt;/foreign-keys&gt;&lt;ref-type name="Journal Article"&gt;17&lt;/ref-type&gt;&lt;contributors&gt;&lt;authors&gt;&lt;author&gt;Ekerljung, Linda&lt;/author&gt;&lt;author&gt;Mincheva, Roxana&lt;/author&gt;&lt;author&gt;Hagstad, Stig&lt;/author&gt;&lt;author&gt;Bjerg, Anders&lt;/author&gt;&lt;author&gt;Telg, Gunilla&lt;/author&gt;&lt;author&gt;Stratelis, Georgios&lt;/author&gt;&lt;author&gt;Lötvall, Jan&lt;/author&gt;&lt;/authors&gt;&lt;/contributors&gt;&lt;titles&gt;&lt;title&gt;Prevalence, clinical characteristics and morbidity of the Asthma-COPD overlap in a general population sample&lt;/title&gt;&lt;secondary-title&gt;J Asthma&lt;/secondary-title&gt;&lt;/titles&gt;&lt;periodical&gt;&lt;full-title&gt;J Asthma&lt;/full-title&gt;&lt;/periodical&gt;&lt;pages&gt;461-469&lt;/pages&gt;&lt;volume&gt;55&lt;/volume&gt;&lt;number&gt;5&lt;/number&gt;&lt;dates&gt;&lt;year&gt;2018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9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fulfilling at least one of 4 criteria:</w:t>
            </w:r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) reporting a physician-diagnosed asthma with respiratory symptoms or use of asthma medication during the last 12 months, 2) a positive reversibility test with an increase in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of &gt;12% and &gt;200 ml, 3) reporting ever asthma, and a positive </w:t>
            </w: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ethacholin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challenge with asthma symptoms during the last 12 months or 4) reporting ever asthma and asthma symptoms during the last 12 months with increased blood </w:t>
            </w: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eosinophils</w:t>
            </w:r>
            <w:proofErr w:type="spellEnd"/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>/FVC 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having a 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/FVC&lt;0.7; in addition, subjects should </w:t>
            </w: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fulfil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t least 1 of 4 criteria for asthma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indu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indus&lt;/Author&gt;&lt;Year&gt;2018&lt;/Year&gt;&lt;RecNum&gt;30&lt;/RecNum&gt;&lt;DisplayText&gt;[30]&lt;/DisplayText&gt;&lt;record&gt;&lt;rec-number&gt;30&lt;/rec-number&gt;&lt;foreign-keys&gt;&lt;key app="EN" db-id="vvvpwts08daaexe0esapfzpcatf5pttsv529" timestamp="1568973079"&gt;30&lt;/key&gt;&lt;/foreign-keys&gt;&lt;ref-type name="Journal Article"&gt;17&lt;/ref-type&gt;&lt;contributors&gt;&lt;authors&gt;&lt;author&gt;Mindus, Stephanie&lt;/author&gt;&lt;author&gt;Malinovschi, Andrei&lt;/author&gt;&lt;author&gt;Ekerljung, Linda&lt;/author&gt;&lt;author&gt;Forsberg, Bertil&lt;/author&gt;&lt;author&gt;Gíslason, Thórarinn&lt;/author&gt;&lt;author&gt;Jõgi, Rain&lt;/author&gt;&lt;author&gt;Franklin, Karl A&lt;/author&gt;&lt;author&gt;Holm, Mathias&lt;/author&gt;&lt;author&gt;Johannessen, Ane&lt;/author&gt;&lt;author&gt;Middelveld, Roelinde&lt;/author&gt;&lt;/authors&gt;&lt;/contributors&gt;&lt;titles&gt;&lt;title&gt;Asthma and COPD overlap (ACO) is related to a high burden of sleep disturbance and respiratory symptoms: Results from the RHINE and Swedish GA2LEN surveys&lt;/title&gt;&lt;secondary-title&gt;PloS one&lt;/secondary-title&gt;&lt;/titles&gt;&lt;periodical&gt;&lt;full-title&gt;PloS one&lt;/full-title&gt;&lt;/periodical&gt;&lt;pages&gt;e0195055&lt;/pages&gt;&lt;volume&gt;13&lt;/volume&gt;&lt;number&gt;4&lt;/number&gt;&lt;dates&gt;&lt;year&gt;2018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itive answer to either the question `Have you had an attack of asthma in the last 12 months?' or the question `Are you currently taking any medicine, including</w:t>
            </w:r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inhalers</w:t>
            </w:r>
            <w:proofErr w:type="gram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>, aerosols or tablets, for asthma?'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Combination of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Morgan BW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organ&lt;/Author&gt;&lt;Year&gt;2019&lt;/Year&gt;&lt;RecNum&gt;31&lt;/RecNum&gt;&lt;DisplayText&gt;[31]&lt;/DisplayText&gt;&lt;record&gt;&lt;rec-number&gt;31&lt;/rec-number&gt;&lt;foreign-keys&gt;&lt;key app="EN" db-id="vvvpwts08daaexe0esapfzpcatf5pttsv529" timestamp="1568973079"&gt;31&lt;/key&gt;&lt;/foreign-keys&gt;&lt;ref-type name="Journal Article"&gt;17&lt;/ref-type&gt;&lt;contributors&gt;&lt;authors&gt;&lt;author&gt;Morgan, Brooks W&lt;/author&gt;&lt;author&gt;Grigsby, Matthew R&lt;/author&gt;&lt;author&gt;Siddharthan, Trishul&lt;/author&gt;&lt;author&gt;Chowdhury, Muhammad&lt;/author&gt;&lt;author&gt;Rubinstein, Adolfo&lt;/author&gt;&lt;author&gt;Gutierrez, Laura&lt;/author&gt;&lt;author&gt;Irazola, Vilma&lt;/author&gt;&lt;author&gt;Miranda, J Jaime&lt;/author&gt;&lt;author&gt;Bernabe-Ortiz, Antonio&lt;/author&gt;&lt;author&gt;Alam, Dewan&lt;/author&gt;&lt;/authors&gt;&lt;/contributors&gt;&lt;titles&gt;&lt;title&gt;Epidemiology and risk factors of asthma-chronic obstructive pulmonary disease overlap in low-and middle-income countries&lt;/title&gt;&lt;secondary-title&gt;J Allergy Clin Immunol&lt;/secondary-title&gt;&lt;/titles&gt;&lt;periodical&gt;&lt;full-title&gt;J Allergy Clin Immunol&lt;/full-title&gt;&lt;/periodical&gt;&lt;pages&gt;1598-1606&lt;/pages&gt;&lt;volume&gt;143&lt;/volume&gt;&lt;number&gt;4&lt;/number&gt;&lt;dates&gt;&lt;year&gt;2019&lt;/year&gt;&lt;/dates&gt;&lt;isbn&gt;0091-6749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fulfilling 1 of 3 criteria: self-report of wheezing in 1 year, self-report of medication use for asthma in 1 year, or self-report of a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Postbronchodilator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FEV1/FVC ratio below the lower limit of normal (defined as the lowest 5th percentile) of the Global Lung Function Initiative mixed-ethnic reference population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Presence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endy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endy&lt;/Author&gt;&lt;Year&gt;2018&lt;/Year&gt;&lt;RecNum&gt;32&lt;/RecNum&gt;&lt;DisplayText&gt;[32]&lt;/DisplayText&gt;&lt;record&gt;&lt;rec-number&gt;32&lt;/rec-number&gt;&lt;foreign-keys&gt;&lt;key app="EN" db-id="vvvpwts08daaexe0esapfzpcatf5pttsv529" timestamp="1568973079"&gt;32&lt;/key&gt;&lt;/foreign-keys&gt;&lt;ref-type name="Journal Article"&gt;17&lt;/ref-type&gt;&lt;contributors&gt;&lt;authors&gt;&lt;author&gt;Mendy, Angelico&lt;/author&gt;&lt;author&gt;Forno, Erick&lt;/author&gt;&lt;author&gt;Niyonsenga, Theophile&lt;/author&gt;&lt;author&gt;Carnahan, Ryan&lt;/author&gt;&lt;author&gt;Gasana, Janvier&lt;/author&gt;&lt;/authors&gt;&lt;/contributors&gt;&lt;titles&gt;&lt;title&gt;Prevalence and features of asthma</w:instrText>
            </w:r>
            <w:r w:rsidRPr="00EE13A1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>COPD overlap in the United States 2007</w:instrText>
            </w:r>
            <w:r w:rsidRPr="00EE13A1">
              <w:rPr>
                <w:rFonts w:ascii="Times New Roman" w:hAnsi="Times New Roman" w:cs="Times New Roman"/>
                <w:sz w:val="24"/>
                <w:szCs w:val="24"/>
              </w:rPr>
              <w:instrText>–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>2012&lt;/title&gt;&lt;secondary-title&gt;Clin Respir J&lt;/secondary-title&gt;&lt;/titles&gt;&lt;periodical&gt;&lt;full-title&gt;Clin Respir J&lt;/full-title&gt;&lt;/periodical&gt;&lt;pages&gt;2369-2377&lt;/pages&gt;&lt;volume&gt;12&lt;/volume&gt;&lt;number&gt;8&lt;/number&gt;&lt;dates&gt;&lt;year&gt;2018&lt;/year&gt;&lt;/dates&gt;&lt;isbn&gt;1752-6981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Self-reported physician diagnosis of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Post-bronchodilator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/FVC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&lt;0.70.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 xml:space="preserve">Co-existence of both asthm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24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umbhar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umbhare&lt;/Author&gt;&lt;Year&gt;2018&lt;/Year&gt;&lt;RecNum&gt;33&lt;/RecNum&gt;&lt;DisplayText&gt;[33]&lt;/DisplayText&gt;&lt;record&gt;&lt;rec-number&gt;33&lt;/rec-number&gt;&lt;foreign-keys&gt;&lt;key app="EN" db-id="vvvpwts08daaexe0esapfzpcatf5pttsv529" timestamp="1568973079"&gt;33&lt;/key&gt;&lt;/foreign-keys&gt;&lt;ref-type name="Journal Article"&gt;17&lt;/ref-type&gt;&lt;contributors&gt;&lt;authors&gt;&lt;author&gt;Kumbhare, Suchit&lt;/author&gt;&lt;author&gt;Strange, Charlie&lt;/author&gt;&lt;/authors&gt;&lt;/contributors&gt;&lt;titles&gt;&lt;title&gt;Mortality in Asthma-Chronic Obstructive Pulmonary Disease Overlap in the United States&lt;/title&gt;&lt;secondary-title&gt;South Med J&lt;/secondary-title&gt;&lt;/titles&gt;&lt;periodical&gt;&lt;full-title&gt;South Med J&lt;/full-title&gt;&lt;/periodical&gt;&lt;pages&gt;293-298&lt;/pages&gt;&lt;volume&gt;111&lt;/volume&gt;&lt;number&gt;5&lt;/number&gt;&lt;dates&gt;&lt;year&gt;2018&lt;/year&gt;&lt;/dates&gt;&lt;isbn&gt;0038-4348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, abstract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olead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oleade&lt;/Author&gt;&lt;Year&gt;2018&lt;/Year&gt;&lt;RecNum&gt;34&lt;/RecNum&gt;&lt;DisplayText&gt;[34]&lt;/DisplayText&gt;&lt;record&gt;&lt;rec-number&gt;34&lt;/rec-number&gt;&lt;foreign-keys&gt;&lt;key app="EN" db-id="vvvpwts08daaexe0esapfzpcatf5pttsv529" timestamp="1568973079"&gt;34&lt;/key&gt;&lt;/foreign-keys&gt;&lt;ref-type name="Journal Article"&gt;17&lt;/ref-type&gt;&lt;contributors&gt;&lt;authors&gt;&lt;author&gt;Koleade, Adetola&lt;/author&gt;&lt;author&gt;Farrell, Jamie&lt;/author&gt;&lt;author&gt;Mugford, Gerald&lt;/author&gt;&lt;author&gt;Gao, Zhiwei&lt;/author&gt;&lt;/authors&gt;&lt;/contributors&gt;&lt;titles&gt;&lt;title&gt;Prevalence and risk factors of ACO (asthma-COPD overlap) in aboriginal people&lt;/title&gt;&lt;secondary-title&gt;J Environ Public Health&lt;/secondary-title&gt;&lt;/titles&gt;&lt;periodical&gt;&lt;full-title&gt;J Environ Public Health&lt;/full-title&gt;&lt;/periodical&gt;&lt;pages&gt;4657420&lt;/pages&gt;&lt;volume&gt;2018&lt;/volume&gt;&lt;dates&gt;&lt;year&gt;2018&lt;/year&gt;&lt;/dates&gt;&lt;isbn&gt;1687-980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asthma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COPD, chronic bronchitis or emphysema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Self-reported physician diagnosis of both asthma and COPD</w:t>
            </w: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Guerriero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Guerriero&lt;/Author&gt;&lt;Year&gt;2019&lt;/Year&gt;&lt;RecNum&gt;35&lt;/RecNum&gt;&lt;DisplayText&gt;[35]&lt;/DisplayText&gt;&lt;record&gt;&lt;rec-number&gt;35&lt;/rec-number&gt;&lt;foreign-keys&gt;&lt;key app="EN" db-id="vvvpwts08daaexe0esapfzpcatf5pttsv529" timestamp="1568973079"&gt;35&lt;/key&gt;&lt;/foreign-keys&gt;&lt;ref-type name="Journal Article"&gt;17&lt;/ref-type&gt;&lt;contributors&gt;&lt;authors&gt;&lt;author&gt;Guerriero, Massimo&lt;/author&gt;&lt;author&gt;Caminati, Marco&lt;/author&gt;&lt;author&gt;Viegi, Giovanni&lt;/author&gt;&lt;author&gt;Senna, Gianenrico&lt;/author&gt;&lt;author&gt;Pomari, Carlo&lt;/author&gt;&lt;/authors&gt;&lt;/contributors&gt;&lt;titles&gt;&lt;title&gt;Prevalence and features of asthma–chronic obstructive pulmonary disease overlap in Northern Italy general population&lt;/title&gt;&lt;secondary-title&gt;J Asthma&lt;/secondary-title&gt;&lt;/titles&gt;&lt;periodical&gt;&lt;full-title&gt;J Asthma&lt;/full-title&gt;&lt;/periodical&gt;&lt;pages&gt;27-33&lt;/pages&gt;&lt;volume&gt;56&lt;/volume&gt;&lt;number&gt;1&lt;/number&gt;&lt;dates&gt;&lt;year&gt;2019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ot available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airway obstruction (FEV1/ FVC below the lower limit of normal; a highly positive BD test (increase in FEV</w:t>
            </w:r>
            <w:r w:rsidRPr="00EE13A1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1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≥15% and FVC≥400 mL); and self-reported physician diagnosis of asthma and </w:t>
            </w: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atopy</w:t>
            </w:r>
            <w:proofErr w:type="spellEnd"/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B638A1" w:rsidRPr="00EE13A1" w:rsidTr="0001064E">
        <w:tc>
          <w:tcPr>
            <w:tcW w:w="15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68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Kang HR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ang&lt;/Author&gt;&lt;Year&gt;2019&lt;/Year&gt;&lt;RecNum&gt;36&lt;/RecNum&gt;&lt;DisplayText&gt;[36]&lt;/DisplayText&gt;&lt;record&gt;&lt;rec-number&gt;36&lt;/rec-number&gt;&lt;foreign-keys&gt;&lt;key app="EN" db-id="vvvpwts08daaexe0esapfzpcatf5pttsv529" timestamp="1568973079"&gt;36&lt;/key&gt;&lt;/foreign-keys&gt;&lt;ref-type name="Journal Article"&gt;17&lt;/ref-type&gt;&lt;contributors&gt;&lt;authors&gt;&lt;author&gt;Kang, Hye-Rim&lt;/author&gt;&lt;author&gt;Hong, Sung-Hyun&lt;/author&gt;&lt;author&gt;Ha, So-Young&lt;/author&gt;&lt;author&gt;Kim, Tae-Bum&lt;/author&gt;&lt;author&gt;Lee, Eui-Kyung&lt;/author&gt;&lt;/authors&gt;&lt;/contributors&gt;&lt;titles&gt;&lt;title&gt;Differences in the risk of mood disorders in patients with asthma-COPD overlap and in patients with COPD alone: a nationwide population-based retrospective cohort study in Korea&lt;/title&gt;&lt;secondary-title&gt;Respir Res&lt;/secondary-title&gt;&lt;/titles&gt;&lt;periodical&gt;&lt;full-title&gt;Respir Res&lt;/full-title&gt;&lt;/periodical&gt;&lt;pages&gt;80&lt;/pages&gt;&lt;volume&gt;20&lt;/volume&gt;&lt;number&gt;1&lt;/number&gt;&lt;dates&gt;&lt;year&gt;2019&lt;/year&gt;&lt;/dates&gt;&lt;isbn&gt;1465-993X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151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diagnosis with asthma at least twice, as a principal or secondary diagnosis (ICD-10 codes J45 and J46) and use of COPD medication</w:t>
            </w:r>
          </w:p>
        </w:tc>
        <w:tc>
          <w:tcPr>
            <w:tcW w:w="145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Diagnosis with COPD at least twice as a principal or secondary diagnosis (ICD-10 codes J42, J43 and J44) and use of COPD medication</w:t>
            </w:r>
          </w:p>
        </w:tc>
        <w:tc>
          <w:tcPr>
            <w:tcW w:w="1193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Meeting both criteria for COPD</w:t>
            </w:r>
          </w:p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and asthma</w:t>
            </w:r>
          </w:p>
        </w:tc>
      </w:tr>
    </w:tbl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EE13A1">
        <w:rPr>
          <w:rFonts w:asciiTheme="majorBidi" w:hAnsiTheme="majorBidi" w:cstheme="majorBidi"/>
          <w:sz w:val="24"/>
          <w:szCs w:val="24"/>
        </w:rPr>
        <w:t>ACO: Asthma-COPD Overlap; COPD: Chronic Obstructive Pulmonary Disease</w:t>
      </w:r>
    </w:p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  <w:sectPr w:rsidR="00B638A1" w:rsidRPr="00EE13A1" w:rsidSect="00435935">
          <w:footerReference w:type="default" r:id="rId6"/>
          <w:pgSz w:w="15840" w:h="12240" w:orient="landscape"/>
          <w:pgMar w:top="1800" w:right="1440" w:bottom="1800" w:left="1440" w:header="708" w:footer="708" w:gutter="0"/>
          <w:cols w:space="708"/>
          <w:docGrid w:linePitch="360"/>
        </w:sectPr>
      </w:pPr>
    </w:p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  <w:bookmarkStart w:id="0" w:name="_GoBack"/>
      <w:bookmarkEnd w:id="0"/>
      <w:r w:rsidRPr="00EE13A1">
        <w:rPr>
          <w:rFonts w:asciiTheme="majorBidi" w:hAnsiTheme="majorBidi" w:cstheme="majorBidi"/>
          <w:b/>
          <w:bCs/>
          <w:sz w:val="24"/>
          <w:szCs w:val="24"/>
        </w:rPr>
        <w:lastRenderedPageBreak/>
        <w:t>Table S2</w:t>
      </w:r>
      <w:r w:rsidRPr="00EE13A1">
        <w:rPr>
          <w:rFonts w:asciiTheme="majorBidi" w:hAnsiTheme="majorBidi" w:cstheme="majorBidi"/>
          <w:sz w:val="24"/>
          <w:szCs w:val="24"/>
        </w:rPr>
        <w:t>. Quality assessment of included studies in the meta-analysis using Joanna Briggs Institute’s critical appraisal checklist for studies reporting prevalence data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56"/>
        <w:gridCol w:w="1909"/>
        <w:gridCol w:w="627"/>
        <w:gridCol w:w="627"/>
        <w:gridCol w:w="517"/>
        <w:gridCol w:w="626"/>
        <w:gridCol w:w="654"/>
        <w:gridCol w:w="626"/>
        <w:gridCol w:w="626"/>
        <w:gridCol w:w="626"/>
        <w:gridCol w:w="626"/>
        <w:gridCol w:w="936"/>
      </w:tblGrid>
      <w:tr w:rsidR="00B638A1" w:rsidRPr="00EE13A1" w:rsidTr="0001064E">
        <w:trPr>
          <w:trHeight w:val="394"/>
        </w:trPr>
        <w:tc>
          <w:tcPr>
            <w:tcW w:w="239" w:type="pct"/>
            <w:vMerge w:val="restar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096" w:type="pct"/>
            <w:vMerge w:val="restar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72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1</w:t>
            </w:r>
          </w:p>
        </w:tc>
        <w:tc>
          <w:tcPr>
            <w:tcW w:w="372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2</w:t>
            </w:r>
          </w:p>
        </w:tc>
        <w:tc>
          <w:tcPr>
            <w:tcW w:w="310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3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4</w:t>
            </w:r>
          </w:p>
        </w:tc>
        <w:tc>
          <w:tcPr>
            <w:tcW w:w="387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5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6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7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8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9</w:t>
            </w:r>
          </w:p>
        </w:tc>
        <w:tc>
          <w:tcPr>
            <w:tcW w:w="369" w:type="pct"/>
            <w:vMerge w:val="restart"/>
          </w:tcPr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</w:p>
          <w:p w:rsidR="00B638A1" w:rsidRPr="00EE13A1" w:rsidRDefault="00B638A1" w:rsidP="0001064E">
            <w:pPr>
              <w:pStyle w:val="Default"/>
              <w:rPr>
                <w:rFonts w:asciiTheme="majorBidi" w:hAnsiTheme="majorBidi" w:cstheme="majorBidi"/>
                <w:color w:val="auto"/>
                <w:lang w:bidi="ar-SA"/>
              </w:rPr>
            </w:pPr>
            <w:r w:rsidRPr="00EE13A1">
              <w:rPr>
                <w:rFonts w:asciiTheme="majorBidi" w:hAnsiTheme="majorBidi" w:cstheme="majorBidi"/>
                <w:color w:val="auto"/>
                <w:lang w:bidi="ar-SA"/>
              </w:rPr>
              <w:t>Quality Score</w:t>
            </w:r>
          </w:p>
        </w:tc>
      </w:tr>
      <w:tr w:rsidR="00B638A1" w:rsidRPr="00EE13A1" w:rsidTr="0001064E">
        <w:trPr>
          <w:trHeight w:val="4072"/>
        </w:trPr>
        <w:tc>
          <w:tcPr>
            <w:tcW w:w="239" w:type="pct"/>
            <w:vMerge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096" w:type="pct"/>
            <w:vMerge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72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as the sample frame appropriate to address the target population?</w:t>
            </w:r>
          </w:p>
        </w:tc>
        <w:tc>
          <w:tcPr>
            <w:tcW w:w="372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ere study participants sampled in an appropriate way?</w:t>
            </w:r>
          </w:p>
        </w:tc>
        <w:tc>
          <w:tcPr>
            <w:tcW w:w="310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color w:val="auto"/>
              </w:rPr>
              <w:t>Was the sample size adequate?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ere the study subjects and the setting described in detail?</w:t>
            </w:r>
          </w:p>
        </w:tc>
        <w:tc>
          <w:tcPr>
            <w:tcW w:w="387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color w:val="auto"/>
              </w:rPr>
              <w:t>Was the data analysis conducted with sufficient coverage of the identified sample?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ere valid methods used for the identification of the condition?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as the condition measured in a standard, reliable way for all participants?</w:t>
            </w: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pStyle w:val="Default"/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</w:rPr>
            </w:pPr>
            <w:r w:rsidRPr="00EE13A1"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</w:rPr>
              <w:t xml:space="preserve">Was there appropriate statistical analysis? </w:t>
            </w:r>
          </w:p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</w:p>
        </w:tc>
        <w:tc>
          <w:tcPr>
            <w:tcW w:w="371" w:type="pct"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Style w:val="A5"/>
                <w:rFonts w:asciiTheme="majorBidi" w:hAnsiTheme="majorBidi" w:cstheme="majorBidi"/>
                <w:color w:val="auto"/>
                <w:sz w:val="24"/>
                <w:szCs w:val="24"/>
                <w:lang w:bidi="fa-IR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Was the response rate adequate, and if not, was the low response rate managed appropriately?</w:t>
            </w:r>
          </w:p>
        </w:tc>
        <w:tc>
          <w:tcPr>
            <w:tcW w:w="369" w:type="pct"/>
            <w:vMerge/>
            <w:textDirection w:val="tbRl"/>
          </w:tcPr>
          <w:p w:rsidR="00B638A1" w:rsidRPr="00EE13A1" w:rsidRDefault="00B638A1" w:rsidP="0001064E">
            <w:pPr>
              <w:ind w:left="113" w:right="113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Walsh LJ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lsh&lt;/Author&gt;&lt;Year&gt;1996&lt;/Year&gt;&lt;RecNum&gt;10&lt;/RecNum&gt;&lt;DisplayText&gt;[10]&lt;/DisplayText&gt;&lt;record&gt;&lt;rec-number&gt;10&lt;/rec-number&gt;&lt;foreign-keys&gt;&lt;key app="EN" db-id="vvvpwts08daaexe0esapfzpcatf5pttsv529" timestamp="1568973078"&gt;10&lt;/key&gt;&lt;/foreign-keys&gt;&lt;ref-type name="Journal Article"&gt;17&lt;/ref-type&gt;&lt;contributors&gt;&lt;authors&gt;&lt;author&gt;Walsh, LJ&lt;/author&gt;&lt;author&gt;Wong, CA&lt;/author&gt;&lt;author&gt;Cooper S&lt;/author&gt;&lt;author&gt;Guhan, AR&lt;/author&gt;&lt;author&gt;Pringle, M&lt;/author&gt;&lt;author&gt;Tattersfield, AE&lt;/author&gt;&lt;/authors&gt;&lt;/contributors&gt;&lt;titles&gt;&lt;title&gt;The prevalence of diagnosed asthma and COPD in a community population in Nottinghamshire&lt;/title&gt;&lt;secondary-title&gt;Thorax&lt;/secondary-title&gt;&lt;/titles&gt;&lt;periodical&gt;&lt;full-title&gt;Thorax&lt;/full-title&gt;&lt;/periodical&gt;&lt;pages&gt;A26&lt;/pages&gt;&lt;volume&gt;51&lt;/volume&gt;&lt;num-vols&gt;3&lt;/num-vols&gt;&lt;dates&gt;&lt;year&gt;1996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iaz-Guzman E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iaz-Guzman&lt;/Author&gt;&lt;Year&gt;2011&lt;/Year&gt;&lt;RecNum&gt;11&lt;/RecNum&gt;&lt;DisplayText&gt;[11]&lt;/DisplayText&gt;&lt;record&gt;&lt;rec-number&gt;11&lt;/rec-number&gt;&lt;foreign-keys&gt;&lt;key app="EN" db-id="vvvpwts08daaexe0esapfzpcatf5pttsv529" timestamp="1568973078"&gt;11&lt;/key&gt;&lt;/foreign-keys&gt;&lt;ref-type name="Journal Article"&gt;17&lt;/ref-type&gt;&lt;contributors&gt;&lt;authors&gt;&lt;author&gt;Diaz-Guzman, Enrique&lt;/author&gt;&lt;author&gt;Khosravi, Mehdi&lt;/author&gt;&lt;author&gt;Mannino, David M&lt;/author&gt;&lt;/authors&gt;&lt;/contributors&gt;&lt;titles&gt;&lt;title&gt;Asthma, chronic obstructive pulmonary disease, and mortality in the US population&lt;/title&gt;&lt;secondary-title&gt;COPD&lt;/secondary-title&gt;&lt;/titles&gt;&lt;periodical&gt;&lt;full-title&gt;COPD&lt;/full-title&gt;&lt;/periodical&gt;&lt;pages&gt;400-407&lt;/pages&gt;&lt;volume&gt;8&lt;/volume&gt;&lt;number&gt;6&lt;/number&gt;&lt;dates&gt;&lt;year&gt;2011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e Marco R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e Marco&lt;/Author&gt;&lt;Year&gt;2013&lt;/Year&gt;&lt;RecNum&gt;12&lt;/RecNum&gt;&lt;DisplayText&gt;[12]&lt;/DisplayText&gt;&lt;record&gt;&lt;rec-number&gt;12&lt;/rec-number&gt;&lt;foreign-keys&gt;&lt;key app="EN" db-id="vvvpwts08daaexe0esapfzpcatf5pttsv529" timestamp="1568973078"&gt;12&lt;/key&gt;&lt;/foreign-keys&gt;&lt;ref-type name="Journal Article"&gt;17&lt;/ref-type&gt;&lt;contributors&gt;&lt;authors&gt;&lt;author&gt;De Marco, Roberto&lt;/author&gt;&lt;author&gt;Pesce, Giancarlo&lt;/author&gt;&lt;author&gt;Marcon, Alessandro&lt;/author&gt;&lt;author&gt;Accordini, Simone&lt;/author&gt;&lt;author&gt;Antonicelli, Leonardo&lt;/author&gt;&lt;author&gt;Bugiani, Massimiliano&lt;/author&gt;&lt;author&gt;Casali, Lucio&lt;/author&gt;&lt;author&gt;Ferrari, Marcello&lt;/author&gt;&lt;author&gt;Nicolini, Gabriele&lt;/author&gt;&lt;author&gt;Panico, Maria Grazia&lt;/author&gt;&lt;/authors&gt;&lt;/contributors&gt;&lt;titles&gt;&lt;title&gt;The coexistence of asthma and chronic obstructive pulmonary disease (COPD): prevalence and risk factors in young, middle-aged and elderly people from the general population&lt;/title&gt;&lt;secondary-title&gt;PloS one&lt;/secondary-title&gt;&lt;/titles&gt;&lt;periodical&gt;&lt;full-title&gt;PloS one&lt;/full-title&gt;&lt;/periodical&gt;&lt;pages&gt;e62985&lt;/pages&gt;&lt;volume&gt;8&lt;/volume&gt;&lt;number&gt;5&lt;/number&gt;&lt;dates&gt;&lt;year&gt;2013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iravitlle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iravitlles&lt;/Author&gt;&lt;Year&gt;2013&lt;/Year&gt;&lt;RecNum&gt;13&lt;/RecNum&gt;&lt;DisplayText&gt;[13]&lt;/DisplayText&gt;&lt;record&gt;&lt;rec-number&gt;13&lt;/rec-number&gt;&lt;foreign-keys&gt;&lt;key app="EN" db-id="vvvpwts08daaexe0esapfzpcatf5pttsv529" timestamp="1568973078"&gt;13&lt;/key&gt;&lt;/foreign-keys&gt;&lt;ref-type name="Journal Article"&gt;17&lt;/ref-type&gt;&lt;contributors&gt;&lt;authors&gt;&lt;author&gt;Miravitlles, Marc&lt;/author&gt;&lt;author&gt;Soriano, Joan B&lt;/author&gt;&lt;author&gt;Ancochea, Julio&lt;/author&gt;&lt;author&gt;Munoz, Luis&lt;/author&gt;&lt;author&gt;Duran-Tauleria, Enric&lt;/author&gt;&lt;author&gt;Sánchez, Guadalupe&lt;/author&gt;&lt;author&gt;Sobradillo, Víctor&lt;/author&gt;&lt;author&gt;García-Río, Francisco&lt;/author&gt;&lt;/authors&gt;&lt;/contributors&gt;&lt;titles&gt;&lt;title&gt;Characterisation of the overlap COPD–asthma phenotype. Focus on physical activity and health status&lt;/title&gt;&lt;secondary-title&gt;Respir Med&lt;/secondary-title&gt;&lt;/titles&gt;&lt;periodical&gt;&lt;full-title&gt;Respir Med&lt;/full-title&gt;&lt;/periodical&gt;&lt;pages&gt;1053-1060&lt;/pages&gt;&lt;volume&gt;107&lt;/volume&gt;&lt;number&gt;7&lt;/number&gt;&lt;dates&gt;&lt;year&gt;2013&lt;/year&gt;&lt;/dates&gt;&lt;isbn&gt;0954-6111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Menezes AM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enezes&lt;/Author&gt;&lt;Year&gt;2014&lt;/Year&gt;&lt;RecNum&gt;14&lt;/RecNum&gt;&lt;DisplayText&gt;[14]&lt;/DisplayText&gt;&lt;record&gt;&lt;rec-number&gt;14&lt;/rec-number&gt;&lt;foreign-keys&gt;&lt;key app="EN" db-id="vvvpwts08daaexe0esapfzpcatf5pttsv529" timestamp="1568973078"&gt;14&lt;/key&gt;&lt;/foreign-keys&gt;&lt;ref-type name="Journal Article"&gt;17&lt;/ref-type&gt;&lt;contributors&gt;&lt;authors&gt;&lt;author&gt;Menezes, Ana Maria B&lt;/author&gt;&lt;author&gt;de Oca, Maria Montes&lt;/author&gt;&lt;author&gt;Pérez-Padilla, Rogelio&lt;/author&gt;&lt;author&gt;Nadeau, Gilbert&lt;/author&gt;&lt;author&gt;Wehrmeister, Fernando César&lt;/author&gt;&lt;author&gt;Lopez-Varela, Maria Victorina&lt;/author&gt;&lt;author&gt;Muiño, Adriana&lt;/author&gt;&lt;author&gt;Jardim, José Roberto B&lt;/author&gt;&lt;author&gt;Valdivia, Gonzalo&lt;/author&gt;&lt;author&gt;Tálamo, Carlos&lt;/author&gt;&lt;/authors&gt;&lt;/contributors&gt;&lt;titles&gt;&lt;title&gt;Increased risk of exacerbation and hospitalization in subjects with an overlap phenotype: COPD-asthma&lt;/title&gt;&lt;secondary-title&gt;Chest&lt;/secondary-title&gt;&lt;/titles&gt;&lt;periodical&gt;&lt;full-title&gt;Chest&lt;/full-title&gt;&lt;/periodical&gt;&lt;pages&gt;297-304&lt;/pages&gt;&lt;volume&gt;145&lt;/volume&gt;&lt;number&gt;2&lt;/number&gt;&lt;dates&gt;&lt;year&gt;2014&lt;/year&gt;&lt;/dates&gt;&lt;isbn&gt;0012-369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Pleasants R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leasants&lt;/Author&gt;&lt;Year&gt;2014&lt;/Year&gt;&lt;RecNum&gt;15&lt;/RecNum&gt;&lt;DisplayText&gt;[15]&lt;/DisplayText&gt;&lt;record&gt;&lt;rec-number&gt;15&lt;/rec-number&gt;&lt;foreign-keys&gt;&lt;key app="EN" db-id="vvvpwts08daaexe0esapfzpcatf5pttsv529" timestamp="1568973078"&gt;15&lt;/key&gt;&lt;/foreign-keys&gt;&lt;ref-type name="Journal Article"&gt;17&lt;/ref-type&gt;&lt;contributors&gt;&lt;authors&gt;&lt;author&gt;Pleasants, Roy A&lt;/author&gt;&lt;author&gt;Ohar, Jill A&lt;/author&gt;&lt;author&gt;Croft, Janet B&lt;/author&gt;&lt;author&gt;Liu, Yong&lt;/author&gt;&lt;author&gt;Kraft, Monica&lt;/author&gt;&lt;author&gt;Mannino, David M&lt;/author&gt;&lt;author&gt;Donohue, James F&lt;/author&gt;&lt;author&gt;Herrick, Harry L&lt;/author&gt;&lt;/authors&gt;&lt;/contributors&gt;&lt;titles&gt;&lt;title&gt;Chronic obstructive pulmonary disease and asthma–patient characteristics and health impairment&lt;/title&gt;&lt;secondary-title&gt;COPD&lt;/secondary-title&gt;&lt;/titles&gt;&lt;periodical&gt;&lt;full-title&gt;COPD&lt;/full-title&gt;&lt;/periodical&gt;&lt;pages&gt;256-266&lt;/pages&gt;&lt;volume&gt;11&lt;/volume&gt;&lt;number&gt;3&lt;/number&gt;&lt;dates&gt;&lt;year&gt;2014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Lindström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I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Lindström&lt;/Author&gt;&lt;Year&gt;2015&lt;/Year&gt;&lt;RecNum&gt;16&lt;/RecNum&gt;&lt;DisplayText&gt;[16]&lt;/DisplayText&gt;&lt;record&gt;&lt;rec-number&gt;16&lt;/rec-number&gt;&lt;foreign-keys&gt;&lt;key app="EN" db-id="vvvpwts08daaexe0esapfzpcatf5pttsv529" timestamp="1568973078"&gt;16&lt;/key&gt;&lt;/foreign-keys&gt;&lt;ref-type name="Journal Article"&gt;17&lt;/ref-type&gt;&lt;contributors&gt;&lt;authors&gt;&lt;author&gt;Lindström, Irmeli&lt;/author&gt;&lt;author&gt;Luukkonen, Ritva&lt;/author&gt;&lt;author&gt;Vasankari, Tuula&lt;/author&gt;&lt;author&gt;Kanervisto, Merja&lt;/author&gt;&lt;author&gt;Heliövaara, Markku&lt;/author&gt;&lt;author&gt;Kainu, Annette&lt;/author&gt;&lt;author&gt;Pallasaho, Paula&lt;/author&gt;&lt;/authors&gt;&lt;/contributors&gt;&lt;titles&gt;&lt;title&gt;Asthma, COPD and the risk of disability pension-11 year register-based follow-up study&lt;/title&gt;&lt;secondary-title&gt;Eur Respir J&lt;/secondary-title&gt;&lt;/titles&gt;&lt;periodical&gt;&lt;full-title&gt;Eur Respir J&lt;/full-title&gt;&lt;/periodical&gt;&lt;pages&gt;PA356&lt;/pages&gt;&lt;volume&gt;46&lt;/volume&gt;&lt;dates&gt;&lt;year&gt;2015&lt;/year&gt;&lt;/dates&gt;&lt;isbn&gt;0903-1936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hyperlink r:id="rId7" w:history="1">
              <w:r w:rsidRPr="00EE13A1">
                <w:rPr>
                  <w:rFonts w:asciiTheme="majorBidi" w:hAnsiTheme="majorBidi" w:cstheme="majorBidi"/>
                  <w:sz w:val="24"/>
                  <w:szCs w:val="24"/>
                </w:rPr>
                <w:t>van Boven JF</w:t>
              </w:r>
            </w:hyperlink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van Boven&lt;/Author&gt;&lt;Year&gt;2016&lt;/Year&gt;&lt;RecNum&gt;17&lt;/RecNum&gt;&lt;DisplayText&gt;[17]&lt;/DisplayText&gt;&lt;record&gt;&lt;rec-number&gt;17&lt;/rec-number&gt;&lt;foreign-keys&gt;&lt;key app="EN" db-id="vvvpwts08daaexe0esapfzpcatf5pttsv529" timestamp="1568973078"&gt;17&lt;/key&gt;&lt;/foreign-keys&gt;&lt;ref-type name="Journal Article"&gt;17&lt;/ref-type&gt;&lt;contributors&gt;&lt;authors&gt;&lt;author&gt;van Boven, Job FM&lt;/author&gt;&lt;author&gt;Román-Rodríguez, Miguel&lt;/author&gt;&lt;author&gt;Palmer, Josep F&lt;/author&gt;&lt;author&gt;Toledo-Pons, Núria&lt;/author&gt;&lt;author&gt;Cosío, Borja G&lt;/author&gt;&lt;author&gt;Soriano, Joan B&lt;/author&gt;&lt;/authors&gt;&lt;/contributors&gt;&lt;titles&gt;&lt;title&gt;Comorbidome, pattern, and impact of asthma-COPD overlap syndrome in real life&lt;/title&gt;&lt;secondary-title&gt;Chest&lt;/secondary-title&gt;&lt;/titles&gt;&lt;periodical&gt;&lt;full-title&gt;Chest&lt;/full-title&gt;&lt;/periodical&gt;&lt;pages&gt;1011-1020&lt;/pages&gt;&lt;volume&gt;149&lt;/volume&gt;&lt;number&gt;4&lt;/number&gt;&lt;dates&gt;&lt;year&gt;2016&lt;/year&gt;&lt;/dates&gt;&lt;isbn&gt;0012-369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7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umbhar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umbhare&lt;/Author&gt;&lt;Year&gt;2016&lt;/Year&gt;&lt;RecNum&gt;18&lt;/RecNum&gt;&lt;DisplayText&gt;[18]&lt;/DisplayText&gt;&lt;record&gt;&lt;rec-number&gt;18&lt;/rec-number&gt;&lt;foreign-keys&gt;&lt;key app="EN" db-id="vvvpwts08daaexe0esapfzpcatf5pttsv529" timestamp="1568973078"&gt;18&lt;/key&gt;&lt;/foreign-keys&gt;&lt;ref-type name="Journal Article"&gt;17&lt;/ref-type&gt;&lt;contributors&gt;&lt;authors&gt;&lt;author&gt;Kumbhare, Suchit&lt;/author&gt;&lt;author&gt;Pleasants, Roy&lt;/author&gt;&lt;author&gt;Ohar, Jill A&lt;/author&gt;&lt;author&gt;Strange, Charlie&lt;/author&gt;&lt;/authors&gt;&lt;/contributors&gt;&lt;titles&gt;&lt;title&gt;Characteristics and prevalence of asthma/chronic obstructive pulmonary disease overlap in the United States&lt;/title&gt;&lt;secondary-title&gt;Ann Am Thorac Soc&lt;/secondary-title&gt;&lt;/titles&gt;&lt;periodical&gt;&lt;full-title&gt;Ann Am Thorac Soc&lt;/full-title&gt;&lt;/periodical&gt;&lt;pages&gt;803-810&lt;/pages&gt;&lt;volume&gt;13&lt;/volume&gt;&lt;number&gt;6&lt;/number&gt;&lt;dates&gt;&lt;year&gt;2016&lt;/year&gt;&lt;/dates&gt;&lt;isbn&gt;2329-693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8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Ding 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ing&lt;/Author&gt;&lt;Year&gt;2016&lt;/Year&gt;&lt;RecNum&gt;19&lt;/RecNum&gt;&lt;DisplayText&gt;[19]&lt;/DisplayText&gt;&lt;record&gt;&lt;rec-number&gt;19&lt;/rec-number&gt;&lt;foreign-keys&gt;&lt;key app="EN" db-id="vvvpwts08daaexe0esapfzpcatf5pttsv529" timestamp="1568973078"&gt;19&lt;/key&gt;&lt;/foreign-keys&gt;&lt;ref-type name="Journal Article"&gt;17&lt;/ref-type&gt;&lt;contributors&gt;&lt;authors&gt;&lt;author&gt;Ding, Bo&lt;/author&gt;&lt;author&gt;DiBonaventura, Marco&lt;/author&gt;&lt;author&gt;Karlsson, Niklas&lt;/author&gt;&lt;author&gt;Ling, Xia&lt;/author&gt;&lt;/authors&gt;&lt;/contributors&gt;&lt;titles&gt;&lt;title&gt;Asthma-chronic obstructive pulmonary disease overlap syndrome in the urban Chinese population: prevalence and disease burden using the 2010, 2012, and 2013 China National Health and Wellness Surveys&lt;/title&gt;&lt;secondary-title&gt;Int J Chron Obstruct Pulmon Dis&lt;/secondary-title&gt;&lt;/titles&gt;&lt;periodical&gt;&lt;full-title&gt;Int J Chron Obstruct Pulmon Dis&lt;/full-title&gt;&lt;/periodical&gt;&lt;pages&gt;1139-1150&lt;/pages&gt;&lt;volume&gt;11&lt;/volume&gt;&lt;dates&gt;&lt;year&gt;2016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19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Bonte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TN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onten&lt;/Author&gt;&lt;Year&gt;2017&lt;/Year&gt;&lt;RecNum&gt;20&lt;/RecNum&gt;&lt;DisplayText&gt;[20]&lt;/DisplayText&gt;&lt;record&gt;&lt;rec-number&gt;20&lt;/rec-number&gt;&lt;foreign-keys&gt;&lt;key app="EN" db-id="vvvpwts08daaexe0esapfzpcatf5pttsv529" timestamp="1568973078"&gt;20&lt;/key&gt;&lt;/foreign-keys&gt;&lt;ref-type name="Journal Article"&gt;17&lt;/ref-type&gt;&lt;contributors&gt;&lt;authors&gt;&lt;author&gt;Bonten, Tobias N&lt;/author&gt;&lt;author&gt;Kasteleyn, Marise J&lt;/author&gt;&lt;author&gt;de Mutsert, Renee&lt;/author&gt;&lt;author&gt;Hiemstra, Pieter S&lt;/author&gt;&lt;author&gt;Rosendaal, Frits R&lt;/author&gt;&lt;author&gt;Chavannes, Niels H&lt;/author&gt;&lt;author&gt;Slats, Annelies M&lt;/author&gt;&lt;author&gt;Taube, Christian&lt;/author&gt;&lt;/authors&gt;&lt;/contributors&gt;&lt;titles&gt;&lt;title&gt;Defining asthma–COPD overlap syndrome: a population-based study&lt;/title&gt;&lt;secondary-title&gt;Eur Respir J&lt;/secondary-title&gt;&lt;/titles&gt;&lt;periodical&gt;&lt;full-title&gt;Eur Respir J&lt;/full-title&gt;&lt;/periodical&gt;&lt;pages&gt;1602008&lt;/pages&gt;&lt;volume&gt;49&lt;/volume&gt;&lt;number&gt;5&lt;/number&gt;&lt;dates&gt;&lt;year&gt;2017&lt;/year&gt;&lt;/dates&gt;&lt;isbn&gt;0903-1936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annino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D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annino&lt;/Author&gt;&lt;Year&gt;2017&lt;/Year&gt;&lt;RecNum&gt;21&lt;/RecNum&gt;&lt;DisplayText&gt;[21]&lt;/DisplayText&gt;&lt;record&gt;&lt;rec-number&gt;21&lt;/rec-number&gt;&lt;foreign-keys&gt;&lt;key app="EN" db-id="vvvpwts08daaexe0esapfzpcatf5pttsv529" timestamp="1568973078"&gt;21&lt;/key&gt;&lt;/foreign-keys&gt;&lt;ref-type name="Journal Article"&gt;17&lt;/ref-type&gt;&lt;contributors&gt;&lt;authors&gt;&lt;author&gt;Mannino, David M&lt;/author&gt;&lt;author&gt;Gan, Wen Qi&lt;/author&gt;&lt;author&gt;Wurst, Keele&lt;/author&gt;&lt;author&gt;Davis, Kourtney J&lt;/author&gt;&lt;/authors&gt;&lt;/contributors&gt;&lt;titles&gt;&lt;title&gt;Asthma and chronic obstructive pulmonary disease overlap: the effect of definitions on measures of burden&lt;/title&gt;&lt;secondary-title&gt;Chronic Obstr Pulm Dis&lt;/secondary-title&gt;&lt;/titles&gt;&lt;periodical&gt;&lt;full-title&gt;Chronic Obstr Pulm Dis&lt;/full-title&gt;&lt;/periodical&gt;&lt;pages&gt;87-96&lt;/pages&gt;&lt;volume&gt;4&lt;/volume&gt;&lt;number&gt;2&lt;/number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Kim J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im&lt;/Author&gt;&lt;Year&gt;2017&lt;/Year&gt;&lt;RecNum&gt;22&lt;/RecNum&gt;&lt;DisplayText&gt;[22]&lt;/DisplayText&gt;&lt;record&gt;&lt;rec-number&gt;22&lt;/rec-number&gt;&lt;foreign-keys&gt;&lt;key app="EN" db-id="vvvpwts08daaexe0esapfzpcatf5pttsv529" timestamp="1568973079"&gt;22&lt;/key&gt;&lt;/foreign-keys&gt;&lt;ref-type name="Journal Article"&gt;17&lt;/ref-type&gt;&lt;contributors&gt;&lt;authors&gt;&lt;author&gt;Kim, Jinhee&lt;/author&gt;&lt;author&gt;Kim, Young Sam&lt;/author&gt;&lt;author&gt;Kim, Kyungjoo&lt;/author&gt;&lt;author&gt;Oh, Yeon-Mok&lt;/author&gt;&lt;author&gt;Yoo, Kwang Ha&lt;/author&gt;&lt;author&gt;Rhee, Chin Kook&lt;/author&gt;&lt;author&gt;Lee, Jin Hwa&lt;/author&gt;&lt;/authors&gt;&lt;/contributors&gt;&lt;titles&gt;&lt;title&gt;Socioeconomic impact of asthma, chronic obstructive pulmonary disease and asthma-COPD overlap syndrome&lt;/title&gt;&lt;secondary-title&gt;J Thorac Dis&lt;/secondary-title&gt;&lt;/titles&gt;&lt;periodical&gt;&lt;full-title&gt;J Thorac Dis&lt;/full-title&gt;&lt;/periodical&gt;&lt;pages&gt;1547&lt;/pages&gt;&lt;volume&gt;9&lt;/volume&gt;&lt;number&gt;6&lt;/number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Ferrant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G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Ferrante&lt;/Author&gt;&lt;Year&gt;2017&lt;/Year&gt;&lt;RecNum&gt;23&lt;/RecNum&gt;&lt;DisplayText&gt;[23]&lt;/DisplayText&gt;&lt;record&gt;&lt;rec-number&gt;23&lt;/rec-number&gt;&lt;foreign-keys&gt;&lt;key app="EN" db-id="vvvpwts08daaexe0esapfzpcatf5pttsv529" timestamp="1568973079"&gt;23&lt;/key&gt;&lt;/foreign-keys&gt;&lt;ref-type name="Journal Article"&gt;17&lt;/ref-type&gt;&lt;contributors&gt;&lt;authors&gt;&lt;author&gt;Ferrante, Gianluigi&lt;/author&gt;&lt;author&gt;Baldissera, Sandro&lt;/author&gt;&lt;author&gt;Campostrini, Stefano&lt;/author&gt;&lt;/authors&gt;&lt;/contributors&gt;&lt;titles&gt;&lt;title&gt;Epidemiology of chronic respiratory diseases and associated factors in the adult Italian population&lt;/title&gt;&lt;secondary-title&gt;Eur J Public Health&lt;/secondary-title&gt;&lt;/titles&gt;&lt;periodical&gt;&lt;full-title&gt;Eur J Public Health&lt;/full-title&gt;&lt;/periodical&gt;&lt;pages&gt;1110-1116&lt;/pages&gt;&lt;volume&gt;27&lt;/volume&gt;&lt;number&gt;6&lt;/number&gt;&lt;dates&gt;&lt;year&gt;2017&lt;/year&gt;&lt;/dates&gt;&lt;isbn&gt;1101-1262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Bui D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ui&lt;/Author&gt;&lt;Year&gt;2017&lt;/Year&gt;&lt;RecNum&gt;24&lt;/RecNum&gt;&lt;DisplayText&gt;[24]&lt;/DisplayText&gt;&lt;record&gt;&lt;rec-number&gt;24&lt;/rec-number&gt;&lt;foreign-keys&gt;&lt;key app="EN" db-id="vvvpwts08daaexe0esapfzpcatf5pttsv529" timestamp="1568973079"&gt;24&lt;/key&gt;&lt;/foreign-keys&gt;&lt;ref-type name="Journal Article"&gt;17&lt;/ref-type&gt;&lt;contributors&gt;&lt;authors&gt;&lt;author&gt;Bui, Dinh S&lt;/author&gt;&lt;author&gt;Burgess, John A&lt;/author&gt;&lt;author&gt;Lowe, Adrian J&lt;/author&gt;&lt;author&gt;Perret, Jennifer L&lt;/author&gt;&lt;author&gt;Lodge, Caroline J&lt;/author&gt;&lt;author&gt;Bui, Minh&lt;/author&gt;&lt;author&gt;Morrison, Stephen&lt;/author&gt;&lt;author&gt;Thompson, Bruce R&lt;/author&gt;&lt;author&gt;Thomas, Paul S&lt;/author&gt;&lt;author&gt;Giles, Graham G&lt;/author&gt;&lt;/authors&gt;&lt;/contributors&gt;&lt;titles&gt;&lt;title&gt;Childhood lung function predicts adult chronic obstructive pulmonary disease and asthma–chronic obstructive pulmonary disease overlap syndrome&lt;/title&gt;&lt;secondary-title&gt;Am J Respir Crit Care Med&lt;/secondary-title&gt;&lt;/titles&gt;&lt;periodical&gt;&lt;full-title&gt;Am J Respir Crit Care Med&lt;/full-title&gt;&lt;/periodical&gt;&lt;pages&gt;39-46&lt;/pages&gt;&lt;volume&gt;196&lt;/volume&gt;&lt;number&gt;1&lt;/number&gt;&lt;dates&gt;&lt;year&gt;2017&lt;/year&gt;&lt;/dates&gt;&lt;isbn&gt;1073-449X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Baarne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CB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Baarnes&lt;/Author&gt;&lt;Year&gt;2017&lt;/Year&gt;&lt;RecNum&gt;25&lt;/RecNum&gt;&lt;DisplayText&gt;[25]&lt;/DisplayText&gt;&lt;record&gt;&lt;rec-number&gt;25&lt;/rec-number&gt;&lt;foreign-keys&gt;&lt;key app="EN" db-id="vvvpwts08daaexe0esapfzpcatf5pttsv529" timestamp="1568973079"&gt;25&lt;/key&gt;&lt;/foreign-keys&gt;&lt;ref-type name="Journal Article"&gt;17&lt;/ref-type&gt;&lt;contributors&gt;&lt;authors&gt;&lt;author&gt;Baarnes, Camilla Boslev&lt;/author&gt;&lt;author&gt;Andersen, Zorana Jovanovic&lt;/author&gt;&lt;author&gt;Tjønneland, Anne&lt;/author&gt;&lt;author&gt;Ulrik, Charlotte Suppli&lt;/author&gt;&lt;/authors&gt;&lt;/contributors&gt;&lt;titles&gt;&lt;title&gt;Incidence and long-term outcome of severe asthma–COPD overlap compared to asthma and COPD alone: a 35-year prospective study of 57,053 middle-aged adults&lt;/title&gt;&lt;secondary-title&gt;Int J Chron Obstruct Pulmon Dis&lt;/secondary-title&gt;&lt;/titles&gt;&lt;periodical&gt;&lt;full-title&gt;Int J Chron Obstruct Pulmon Dis&lt;/full-title&gt;&lt;/periodical&gt;&lt;pages&gt;571-579&lt;/pages&gt;&lt;volume&gt;12&lt;/volume&gt;&lt;dates&gt;&lt;year&gt;2017&lt;/year&gt;&lt;/dates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7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endzerska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T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endzerska&lt;/Author&gt;&lt;Year&gt;2017&lt;/Year&gt;&lt;RecNum&gt;26&lt;/RecNum&gt;&lt;DisplayText&gt;[26]&lt;/DisplayText&gt;&lt;record&gt;&lt;rec-number&gt;26&lt;/rec-number&gt;&lt;foreign-keys&gt;&lt;key app="EN" db-id="vvvpwts08daaexe0esapfzpcatf5pttsv529" timestamp="1568973079"&gt;26&lt;/key&gt;&lt;/foreign-keys&gt;&lt;ref-type name="Journal Article"&gt;17&lt;/ref-type&gt;&lt;contributors&gt;&lt;authors&gt;&lt;author&gt;Kendzerska, Tetyana&lt;/author&gt;&lt;author&gt;Sadatsafavi, Mohsen&lt;/author&gt;&lt;author&gt;Aaron, Shawn D&lt;/author&gt;&lt;author&gt;To, Teresa M&lt;/author&gt;&lt;author&gt;Lougheed, M Diane&lt;/author&gt;&lt;author&gt;FitzGerald, J Mark&lt;/author&gt;&lt;author&gt;Gershon, Andrea S&lt;/author&gt;&lt;author&gt;Canadian Respiratory Research Network&lt;/author&gt;&lt;/authors&gt;&lt;/contributors&gt;&lt;titles&gt;&lt;title&gt;Concurrent physician-diagnosed asthma and chronic obstructive pulmonary disease: a population study of prevalence, incidence and mortality&lt;/title&gt;&lt;secondary-title&gt;PloS one&lt;/secondary-title&gt;&lt;/titles&gt;&lt;periodical&gt;&lt;full-title&gt;PloS one&lt;/full-title&gt;&lt;/periodical&gt;&lt;pages&gt;e0173830&lt;/pages&gt;&lt;volume&gt;12&lt;/volume&gt;&lt;number&gt;3&lt;/number&gt;&lt;dates&gt;&lt;year&gt;2017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Senthilselva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enthilselvan&lt;/Author&gt;&lt;Year&gt;2018&lt;/Year&gt;&lt;RecNum&gt;27&lt;/RecNum&gt;&lt;DisplayText&gt;[27]&lt;/DisplayText&gt;&lt;record&gt;&lt;rec-number&gt;27&lt;/rec-number&gt;&lt;foreign-keys&gt;&lt;key app="EN" db-id="vvvpwts08daaexe0esapfzpcatf5pttsv529" timestamp="1568973079"&gt;27&lt;/key&gt;&lt;/foreign-keys&gt;&lt;ref-type name="Journal Article"&gt;17&lt;/ref-type&gt;&lt;contributors&gt;&lt;authors&gt;&lt;author&gt;Senthilselvan, Ambikaipakan&lt;/author&gt;&lt;author&gt;Beach, Jeremy&lt;/author&gt;&lt;/authors&gt;&lt;/contributors&gt;&lt;titles&gt;&lt;title&gt;Characteristics of asthma and COPD overlap syndrome (ACOS) in the Canadian population&lt;/title&gt;&lt;secondary-title&gt;J Asthma&lt;/secondary-title&gt;&lt;/titles&gt;&lt;periodical&gt;&lt;full-title&gt;J Asthma&lt;/full-title&gt;&lt;/periodical&gt;&lt;pages&gt;1-9&lt;/pages&gt;&lt;dates&gt;&lt;year&gt;2018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7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19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Henriksen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H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Henriksen&lt;/Author&gt;&lt;Year&gt;2018&lt;/Year&gt;&lt;RecNum&gt;28&lt;/RecNum&gt;&lt;DisplayText&gt;[28]&lt;/DisplayText&gt;&lt;record&gt;&lt;rec-number&gt;28&lt;/rec-number&gt;&lt;foreign-keys&gt;&lt;key app="EN" db-id="vvvpwts08daaexe0esapfzpcatf5pttsv529" timestamp="1568973079"&gt;28&lt;/key&gt;&lt;/foreign-keys&gt;&lt;ref-type name="Journal Article"&gt;17&lt;/ref-type&gt;&lt;contributors&gt;&lt;authors&gt;&lt;author&gt;Henriksen, Anne H&lt;/author&gt;&lt;author&gt;Langhammer, Arnulf&lt;/author&gt;&lt;author&gt;Steinshamn, Sigurd&lt;/author&gt;&lt;author&gt;Mai, Xiao-Mei&lt;/author&gt;&lt;author&gt;Brumpton, Ben M&lt;/author&gt;&lt;/authors&gt;&lt;/contributors&gt;&lt;titles&gt;&lt;title&gt;The Prevalence and Symptom Profile of Asthma–COPD Overlap: The HUNT Study&lt;/title&gt;&lt;secondary-title&gt;COPD&lt;/secondary-title&gt;&lt;/titles&gt;&lt;periodical&gt;&lt;full-title&gt;COPD&lt;/full-title&gt;&lt;/periodical&gt;&lt;pages&gt;27-35&lt;/pages&gt;&lt;volume&gt;15&lt;/volume&gt;&lt;number&gt;1&lt;/number&gt;&lt;dates&gt;&lt;year&gt;2018&lt;/year&gt;&lt;/dates&gt;&lt;isbn&gt;1541-255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8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0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Ekerljung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L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Ekerljung&lt;/Author&gt;&lt;Year&gt;2018&lt;/Year&gt;&lt;RecNum&gt;29&lt;/RecNum&gt;&lt;DisplayText&gt;[29]&lt;/DisplayText&gt;&lt;record&gt;&lt;rec-number&gt;29&lt;/rec-number&gt;&lt;foreign-keys&gt;&lt;key app="EN" db-id="vvvpwts08daaexe0esapfzpcatf5pttsv529" timestamp="1568973079"&gt;29&lt;/key&gt;&lt;/foreign-keys&gt;&lt;ref-type name="Journal Article"&gt;17&lt;/ref-type&gt;&lt;contributors&gt;&lt;authors&gt;&lt;author&gt;Ekerljung, Linda&lt;/author&gt;&lt;author&gt;Mincheva, Roxana&lt;/author&gt;&lt;author&gt;Hagstad, Stig&lt;/author&gt;&lt;author&gt;Bjerg, Anders&lt;/author&gt;&lt;author&gt;Telg, Gunilla&lt;/author&gt;&lt;author&gt;Stratelis, Georgios&lt;/author&gt;&lt;author&gt;Lötvall, Jan&lt;/author&gt;&lt;/authors&gt;&lt;/contributors&gt;&lt;titles&gt;&lt;title&gt;Prevalence, clinical characteristics and morbidity of the Asthma-COPD overlap in a general population sample&lt;/title&gt;&lt;secondary-title&gt;J Asthma&lt;/secondary-title&gt;&lt;/titles&gt;&lt;periodical&gt;&lt;full-title&gt;J Asthma&lt;/full-title&gt;&lt;/periodical&gt;&lt;pages&gt;461-469&lt;/pages&gt;&lt;volume&gt;55&lt;/volume&gt;&lt;number&gt;5&lt;/number&gt;&lt;dates&gt;&lt;year&gt;2018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29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indus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indus&lt;/Author&gt;&lt;Year&gt;2018&lt;/Year&gt;&lt;RecNum&gt;30&lt;/RecNum&gt;&lt;DisplayText&gt;[30]&lt;/DisplayText&gt;&lt;record&gt;&lt;rec-number&gt;30&lt;/rec-number&gt;&lt;foreign-keys&gt;&lt;key app="EN" db-id="vvvpwts08daaexe0esapfzpcatf5pttsv529" timestamp="1568973079"&gt;30&lt;/key&gt;&lt;/foreign-keys&gt;&lt;ref-type name="Journal Article"&gt;17&lt;/ref-type&gt;&lt;contributors&gt;&lt;authors&gt;&lt;author&gt;Mindus, Stephanie&lt;/author&gt;&lt;author&gt;Malinovschi, Andrei&lt;/author&gt;&lt;author&gt;Ekerljung, Linda&lt;/author&gt;&lt;author&gt;Forsberg, Bertil&lt;/author&gt;&lt;author&gt;Gíslason, Thórarinn&lt;/author&gt;&lt;author&gt;Jõgi, Rain&lt;/author&gt;&lt;author&gt;Franklin, Karl A&lt;/author&gt;&lt;author&gt;Holm, Mathias&lt;/author&gt;&lt;author&gt;Johannessen, Ane&lt;/author&gt;&lt;author&gt;Middelveld, Roelinde&lt;/author&gt;&lt;/authors&gt;&lt;/contributors&gt;&lt;titles&gt;&lt;title&gt;Asthma and COPD overlap (ACO) is related to a high burden of sleep disturbance and respiratory symptoms: Results from the RHINE and Swedish GA2LEN surveys&lt;/title&gt;&lt;secondary-title&gt;PloS one&lt;/secondary-title&gt;&lt;/titles&gt;&lt;periodical&gt;&lt;full-title&gt;PloS one&lt;/full-title&gt;&lt;/periodical&gt;&lt;pages&gt;e0195055&lt;/pages&gt;&lt;volume&gt;13&lt;/volume&gt;&lt;number&gt;4&lt;/number&gt;&lt;dates&gt;&lt;year&gt;2018&lt;/year&gt;&lt;/dates&gt;&lt;isbn&gt;1932-62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0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2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Morgan BW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organ&lt;/Author&gt;&lt;Year&gt;2019&lt;/Year&gt;&lt;RecNum&gt;31&lt;/RecNum&gt;&lt;DisplayText&gt;[31]&lt;/DisplayText&gt;&lt;record&gt;&lt;rec-number&gt;31&lt;/rec-number&gt;&lt;foreign-keys&gt;&lt;key app="EN" db-id="vvvpwts08daaexe0esapfzpcatf5pttsv529" timestamp="1568973079"&gt;31&lt;/key&gt;&lt;/foreign-keys&gt;&lt;ref-type name="Journal Article"&gt;17&lt;/ref-type&gt;&lt;contributors&gt;&lt;authors&gt;&lt;author&gt;Morgan, Brooks W&lt;/author&gt;&lt;author&gt;Grigsby, Matthew R&lt;/author&gt;&lt;author&gt;Siddharthan, Trishul&lt;/author&gt;&lt;author&gt;Chowdhury, Muhammad&lt;/author&gt;&lt;author&gt;Rubinstein, Adolfo&lt;/author&gt;&lt;author&gt;Gutierrez, Laura&lt;/author&gt;&lt;author&gt;Irazola, Vilma&lt;/author&gt;&lt;author&gt;Miranda, J Jaime&lt;/author&gt;&lt;author&gt;Bernabe-Ortiz, Antonio&lt;/author&gt;&lt;author&gt;Alam, Dewan&lt;/author&gt;&lt;/authors&gt;&lt;/contributors&gt;&lt;titles&gt;&lt;title&gt;Epidemiology and risk factors of asthma-chronic obstructive pulmonary disease overlap in low-and middle-income countries&lt;/title&gt;&lt;secondary-title&gt;J Allergy Clin Immunol&lt;/secondary-title&gt;&lt;/titles&gt;&lt;periodical&gt;&lt;full-title&gt;J Allergy Clin Immunol&lt;/full-title&gt;&lt;/periodical&gt;&lt;pages&gt;1598-1606&lt;/pages&gt;&lt;volume&gt;143&lt;/volume&gt;&lt;number&gt;4&lt;/number&gt;&lt;dates&gt;&lt;year&gt;2019&lt;/year&gt;&lt;/dates&gt;&lt;isbn&gt;0091-6749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1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Mendy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endy&lt;/Author&gt;&lt;Year&gt;2018&lt;/Year&gt;&lt;RecNum&gt;32&lt;/RecNum&gt;&lt;DisplayText&gt;[32]&lt;/DisplayText&gt;&lt;record&gt;&lt;rec-number&gt;32&lt;/rec-number&gt;&lt;foreign-keys&gt;&lt;key app="EN" db-id="vvvpwts08daaexe0esapfzpcatf5pttsv529" timestamp="1568973079"&gt;32&lt;/key&gt;&lt;/foreign-keys&gt;&lt;ref-type name="Journal Article"&gt;17&lt;/ref-type&gt;&lt;contributors&gt;&lt;authors&gt;&lt;author&gt;Mendy, Angelico&lt;/author&gt;&lt;author&gt;Forno, Erick&lt;/author&gt;&lt;author&gt;Niyonsenga, Theophile&lt;/author&gt;&lt;author&gt;Carnahan, Ryan&lt;/author&gt;&lt;author&gt;Gasana, Janvier&lt;/author&gt;&lt;/authors&gt;&lt;/contributors&gt;&lt;titles&gt;&lt;title&gt;Prevalence and features of asthma</w:instrText>
            </w:r>
            <w:r w:rsidRPr="00EE13A1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>COPD overlap in the United States 2007</w:instrText>
            </w:r>
            <w:r w:rsidRPr="00EE13A1">
              <w:rPr>
                <w:rFonts w:ascii="Times New Roman" w:hAnsi="Times New Roman" w:cs="Times New Roman"/>
                <w:sz w:val="24"/>
                <w:szCs w:val="24"/>
              </w:rPr>
              <w:instrText>–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>2012&lt;/title&gt;&lt;secondary-title&gt;Clin Respir J&lt;/secondary-title&gt;&lt;/titles&gt;&lt;periodical&gt;&lt;full-title&gt;Clin Respir J&lt;/full-title&gt;&lt;/periodical&gt;&lt;pages&gt;2369-2377&lt;/pages&gt;&lt;volume&gt;12&lt;/volume&gt;&lt;number&gt;8&lt;/number&gt;&lt;dates&gt;&lt;year&gt;2018&lt;/year&gt;&lt;/dates&gt;&lt;isbn&gt;1752-6981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2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umbhar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S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umbhare&lt;/Author&gt;&lt;Year&gt;2018&lt;/Year&gt;&lt;RecNum&gt;33&lt;/RecNum&gt;&lt;DisplayText&gt;[33]&lt;/DisplayText&gt;&lt;record&gt;&lt;rec-number&gt;33&lt;/rec-number&gt;&lt;foreign-keys&gt;&lt;key app="EN" db-id="vvvpwts08daaexe0esapfzpcatf5pttsv529" timestamp="1568973079"&gt;33&lt;/key&gt;&lt;/foreign-keys&gt;&lt;ref-type name="Journal Article"&gt;17&lt;/ref-type&gt;&lt;contributors&gt;&lt;authors&gt;&lt;author&gt;Kumbhare, Suchit&lt;/author&gt;&lt;author&gt;Strange, Charlie&lt;/author&gt;&lt;/authors&gt;&lt;/contributors&gt;&lt;titles&gt;&lt;title&gt;Mortality in Asthma-Chronic Obstructive Pulmonary Disease Overlap in the United States&lt;/title&gt;&lt;secondary-title&gt;South Med J&lt;/secondary-title&gt;&lt;/titles&gt;&lt;periodical&gt;&lt;full-title&gt;South Med J&lt;/full-title&gt;&lt;/periodical&gt;&lt;pages&gt;293-298&lt;/pages&gt;&lt;volume&gt;111&lt;/volume&gt;&lt;number&gt;5&lt;/number&gt;&lt;dates&gt;&lt;year&gt;2018&lt;/year&gt;&lt;/dates&gt;&lt;isbn&gt;0038-4348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3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5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Koleade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A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oleade&lt;/Author&gt;&lt;Year&gt;2018&lt;/Year&gt;&lt;RecNum&gt;34&lt;/RecNum&gt;&lt;DisplayText&gt;[34]&lt;/DisplayText&gt;&lt;record&gt;&lt;rec-number&gt;34&lt;/rec-number&gt;&lt;foreign-keys&gt;&lt;key app="EN" db-id="vvvpwts08daaexe0esapfzpcatf5pttsv529" timestamp="1568973079"&gt;34&lt;/key&gt;&lt;/foreign-keys&gt;&lt;ref-type name="Journal Article"&gt;17&lt;/ref-type&gt;&lt;contributors&gt;&lt;authors&gt;&lt;author&gt;Koleade, Adetola&lt;/author&gt;&lt;author&gt;Farrell, Jamie&lt;/author&gt;&lt;author&gt;Mugford, Gerald&lt;/author&gt;&lt;author&gt;Gao, Zhiwei&lt;/author&gt;&lt;/authors&gt;&lt;/contributors&gt;&lt;titles&gt;&lt;title&gt;Prevalence and risk factors of ACO (asthma-COPD overlap) in aboriginal people&lt;/title&gt;&lt;secondary-title&gt;J Environ Public Health&lt;/secondary-title&gt;&lt;/titles&gt;&lt;periodical&gt;&lt;full-title&gt;J Environ Public Health&lt;/full-title&gt;&lt;/periodical&gt;&lt;pages&gt;4657420&lt;/pages&gt;&lt;volume&gt;2018&lt;/volume&gt;&lt;dates&gt;&lt;year&gt;2018&lt;/year&gt;&lt;/dates&gt;&lt;isbn&gt;1687-9805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4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6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EE13A1">
              <w:rPr>
                <w:rFonts w:asciiTheme="majorBidi" w:hAnsiTheme="majorBidi" w:cstheme="majorBidi"/>
                <w:sz w:val="24"/>
                <w:szCs w:val="24"/>
              </w:rPr>
              <w:t>Guerriero</w:t>
            </w:r>
            <w:proofErr w:type="spellEnd"/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 M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Guerriero&lt;/Author&gt;&lt;Year&gt;2019&lt;/Year&gt;&lt;RecNum&gt;35&lt;/RecNum&gt;&lt;DisplayText&gt;[35]&lt;/DisplayText&gt;&lt;record&gt;&lt;rec-number&gt;35&lt;/rec-number&gt;&lt;foreign-keys&gt;&lt;key app="EN" db-id="vvvpwts08daaexe0esapfzpcatf5pttsv529" timestamp="1568973079"&gt;35&lt;/key&gt;&lt;/foreign-keys&gt;&lt;ref-type name="Journal Article"&gt;17&lt;/ref-type&gt;&lt;contributors&gt;&lt;authors&gt;&lt;author&gt;Guerriero, Massimo&lt;/author&gt;&lt;author&gt;Caminati, Marco&lt;/author&gt;&lt;author&gt;Viegi, Giovanni&lt;/author&gt;&lt;author&gt;Senna, Gianenrico&lt;/author&gt;&lt;author&gt;Pomari, Carlo&lt;/author&gt;&lt;/authors&gt;&lt;/contributors&gt;&lt;titles&gt;&lt;title&gt;Prevalence and features of asthma–chronic obstructive pulmonary disease overlap in Northern Italy general population&lt;/title&gt;&lt;secondary-title&gt;J Asthma&lt;/secondary-title&gt;&lt;/titles&gt;&lt;periodical&gt;&lt;full-title&gt;J Asthma&lt;/full-title&gt;&lt;/periodical&gt;&lt;pages&gt;27-33&lt;/pages&gt;&lt;volume&gt;56&lt;/volume&gt;&lt;number&gt;1&lt;/number&gt;&lt;dates&gt;&lt;year&gt;2019&lt;/year&gt;&lt;/dates&gt;&lt;isbn&gt;0277-0903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5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  <w:tr w:rsidR="00B638A1" w:rsidRPr="00EE13A1" w:rsidTr="0001064E">
        <w:tc>
          <w:tcPr>
            <w:tcW w:w="23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1096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 xml:space="preserve">Kang HR 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ang&lt;/Author&gt;&lt;Year&gt;2019&lt;/Year&gt;&lt;RecNum&gt;36&lt;/RecNum&gt;&lt;DisplayText&gt;[36]&lt;/DisplayText&gt;&lt;record&gt;&lt;rec-number&gt;36&lt;/rec-number&gt;&lt;foreign-keys&gt;&lt;key app="EN" db-id="vvvpwts08daaexe0esapfzpcatf5pttsv529" timestamp="1568973079"&gt;36&lt;/key&gt;&lt;/foreign-keys&gt;&lt;ref-type name="Journal Article"&gt;17&lt;/ref-type&gt;&lt;contributors&gt;&lt;authors&gt;&lt;author&gt;Kang, Hye-Rim&lt;/author&gt;&lt;author&gt;Hong, Sung-Hyun&lt;/author&gt;&lt;author&gt;Ha, So-Young&lt;/author&gt;&lt;author&gt;Kim, Tae-Bum&lt;/author&gt;&lt;author&gt;Lee, Eui-Kyung&lt;/author&gt;&lt;/authors&gt;&lt;/contributors&gt;&lt;titles&gt;&lt;title&gt;Differences in the risk of mood disorders in patients with asthma-COPD overlap and in patients with COPD alone: a nationwide population-based retrospective cohort study in Korea&lt;/title&gt;&lt;secondary-title&gt;Respir Res&lt;/secondary-title&gt;&lt;/titles&gt;&lt;periodical&gt;&lt;full-title&gt;Respir Res&lt;/full-title&gt;&lt;/periodical&gt;&lt;pages&gt;80&lt;/pages&gt;&lt;volume&gt;20&lt;/volume&gt;&lt;number&gt;1&lt;/number&gt;&lt;dates&gt;&lt;year&gt;2019&lt;/year&gt;&lt;/dates&gt;&lt;isbn&gt;1465-993X&lt;/isbn&gt;&lt;urls&gt;&lt;/urls&gt;&lt;/record&gt;&lt;/Cite&gt;&lt;/EndNote&gt;</w:instrTex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EE13A1">
              <w:rPr>
                <w:rFonts w:asciiTheme="majorBidi" w:hAnsiTheme="majorBidi" w:cstheme="majorBidi"/>
                <w:noProof/>
                <w:sz w:val="24"/>
                <w:szCs w:val="24"/>
              </w:rPr>
              <w:t>[36]</w:t>
            </w:r>
            <w:r w:rsidRPr="00EE13A1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2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10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87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Y</w:t>
            </w:r>
          </w:p>
        </w:tc>
        <w:tc>
          <w:tcPr>
            <w:tcW w:w="371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U</w:t>
            </w:r>
          </w:p>
        </w:tc>
        <w:tc>
          <w:tcPr>
            <w:tcW w:w="369" w:type="pct"/>
          </w:tcPr>
          <w:p w:rsidR="00B638A1" w:rsidRPr="00EE13A1" w:rsidRDefault="00B638A1" w:rsidP="0001064E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E13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</w:tr>
    </w:tbl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EE13A1">
        <w:rPr>
          <w:rFonts w:asciiTheme="majorBidi" w:hAnsiTheme="majorBidi" w:cstheme="majorBidi"/>
          <w:sz w:val="24"/>
          <w:szCs w:val="24"/>
        </w:rPr>
        <w:t>Y: Yes; N: No; U=Unclear; NA: Not applicable.</w:t>
      </w:r>
    </w:p>
    <w:p w:rsidR="00B638A1" w:rsidRPr="00EE13A1" w:rsidRDefault="00B638A1" w:rsidP="00B638A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035751" w:rsidRDefault="00035751"/>
    <w:sectPr w:rsidR="00035751" w:rsidSect="00DF6E9C">
      <w:footerReference w:type="default" r:id="rId8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45340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40D2A" w:rsidRDefault="00B638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540D2A" w:rsidRDefault="00B638A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1189906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40D2A" w:rsidRDefault="00B638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540D2A" w:rsidRDefault="00B638A1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38A1"/>
    <w:rsid w:val="00035751"/>
    <w:rsid w:val="00B638A1"/>
    <w:rsid w:val="00D803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8A1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nhideWhenUsed/>
    <w:rsid w:val="00B63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38A1"/>
    <w:rPr>
      <w:rFonts w:eastAsiaTheme="minorEastAsia"/>
    </w:rPr>
  </w:style>
  <w:style w:type="table" w:styleId="TableGrid">
    <w:name w:val="Table Grid"/>
    <w:basedOn w:val="TableNormal"/>
    <w:uiPriority w:val="39"/>
    <w:rsid w:val="00B638A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link w:val="DefaultChar"/>
    <w:rsid w:val="00B638A1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bidi="fa-IR"/>
    </w:rPr>
  </w:style>
  <w:style w:type="character" w:customStyle="1" w:styleId="DefaultChar">
    <w:name w:val="Default Char"/>
    <w:basedOn w:val="DefaultParagraphFont"/>
    <w:link w:val="Default"/>
    <w:rsid w:val="00B638A1"/>
    <w:rPr>
      <w:rFonts w:ascii="Times New Roman" w:eastAsiaTheme="minorEastAsia" w:hAnsi="Times New Roman" w:cs="Times New Roman"/>
      <w:color w:val="000000"/>
      <w:sz w:val="24"/>
      <w:szCs w:val="24"/>
      <w:lang w:bidi="fa-IR"/>
    </w:rPr>
  </w:style>
  <w:style w:type="character" w:customStyle="1" w:styleId="A5">
    <w:name w:val="A5"/>
    <w:uiPriority w:val="99"/>
    <w:rsid w:val="00B638A1"/>
    <w:rPr>
      <w:rFonts w:cs="Calibri"/>
      <w:color w:val="000000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8A1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nhideWhenUsed/>
    <w:rsid w:val="00B638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38A1"/>
    <w:rPr>
      <w:rFonts w:eastAsiaTheme="minorEastAsia"/>
    </w:rPr>
  </w:style>
  <w:style w:type="table" w:styleId="TableGrid">
    <w:name w:val="Table Grid"/>
    <w:basedOn w:val="TableNormal"/>
    <w:uiPriority w:val="39"/>
    <w:rsid w:val="00B638A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link w:val="DefaultChar"/>
    <w:rsid w:val="00B638A1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bidi="fa-IR"/>
    </w:rPr>
  </w:style>
  <w:style w:type="character" w:customStyle="1" w:styleId="DefaultChar">
    <w:name w:val="Default Char"/>
    <w:basedOn w:val="DefaultParagraphFont"/>
    <w:link w:val="Default"/>
    <w:rsid w:val="00B638A1"/>
    <w:rPr>
      <w:rFonts w:ascii="Times New Roman" w:eastAsiaTheme="minorEastAsia" w:hAnsi="Times New Roman" w:cs="Times New Roman"/>
      <w:color w:val="000000"/>
      <w:sz w:val="24"/>
      <w:szCs w:val="24"/>
      <w:lang w:bidi="fa-IR"/>
    </w:rPr>
  </w:style>
  <w:style w:type="character" w:customStyle="1" w:styleId="A5">
    <w:name w:val="A5"/>
    <w:uiPriority w:val="99"/>
    <w:rsid w:val="00B638A1"/>
    <w:rPr>
      <w:rFonts w:cs="Calibri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pubmed/?term=van%20Boven%20JF%5BAuthor%5D&amp;cauthor=true&amp;cauthor_uid=26836892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yperlink" Target="https://www.ncbi.nlm.nih.gov/pubmed/?term=van%20Boven%20JF%5BAuthor%5D&amp;cauthor=true&amp;cauthor_uid=26836892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9055</Words>
  <Characters>51620</Characters>
  <Application>Microsoft Office Word</Application>
  <DocSecurity>0</DocSecurity>
  <Lines>430</Lines>
  <Paragraphs>121</Paragraphs>
  <ScaleCrop>false</ScaleCrop>
  <Company/>
  <LinksUpToDate>false</LinksUpToDate>
  <CharactersWithSpaces>605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AMORGANDA</dc:creator>
  <cp:lastModifiedBy>EAMORGANDA</cp:lastModifiedBy>
  <cp:revision>1</cp:revision>
  <dcterms:created xsi:type="dcterms:W3CDTF">2019-10-13T19:05:00Z</dcterms:created>
  <dcterms:modified xsi:type="dcterms:W3CDTF">2019-10-13T19:08:00Z</dcterms:modified>
</cp:coreProperties>
</file>